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E7B7C" w14:textId="77777777"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eastAsia="Times New Roman" w:hAnsi="Times New Roman" w:cs="Times New Roman"/>
          <w:bCs/>
          <w:sz w:val="24"/>
          <w:szCs w:val="24"/>
        </w:rPr>
        <w:t>Title: Consumer- and seaweed-specific impacts of invasion-mediated changes to detrital subsidies on rocky shores</w:t>
      </w:r>
    </w:p>
    <w:p w14:paraId="5353F63F" w14:textId="77777777" w:rsidR="008E68A5" w:rsidRPr="00482793" w:rsidRDefault="008E68A5" w:rsidP="004628A7">
      <w:pPr>
        <w:spacing w:line="480" w:lineRule="auto"/>
        <w:jc w:val="both"/>
        <w:rPr>
          <w:rFonts w:ascii="Times New Roman" w:eastAsia="Times New Roman" w:hAnsi="Times New Roman" w:cs="Times New Roman"/>
          <w:b/>
          <w:sz w:val="24"/>
          <w:szCs w:val="24"/>
        </w:rPr>
      </w:pPr>
    </w:p>
    <w:p w14:paraId="571AC38D" w14:textId="427A75B6"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r w:rsidRPr="00482793">
        <w:rPr>
          <w:rFonts w:ascii="Times New Roman" w:eastAsia="Times New Roman" w:hAnsi="Times New Roman" w:cs="Times New Roman"/>
          <w:bCs/>
          <w:sz w:val="24"/>
          <w:szCs w:val="24"/>
        </w:rPr>
        <w:t>Ric DeSantiago</w:t>
      </w:r>
      <w:r w:rsidRPr="00482793">
        <w:rPr>
          <w:rFonts w:ascii="Times New Roman" w:eastAsia="Times New Roman" w:hAnsi="Times New Roman" w:cs="Times New Roman"/>
          <w:bCs/>
          <w:sz w:val="24"/>
          <w:szCs w:val="24"/>
          <w:vertAlign w:val="superscript"/>
        </w:rPr>
        <w:t>1,2,3</w:t>
      </w:r>
      <w:r w:rsidRPr="00482793">
        <w:rPr>
          <w:rFonts w:ascii="Times New Roman" w:eastAsia="Times New Roman" w:hAnsi="Times New Roman" w:cs="Times New Roman"/>
          <w:bCs/>
          <w:sz w:val="24"/>
          <w:szCs w:val="24"/>
        </w:rPr>
        <w:t>, Wendi K. White</w:t>
      </w:r>
      <w:r w:rsidR="00146728" w:rsidRPr="00482793">
        <w:rPr>
          <w:rFonts w:ascii="Times New Roman" w:eastAsia="Times New Roman" w:hAnsi="Times New Roman" w:cs="Times New Roman"/>
          <w:bCs/>
          <w:sz w:val="24"/>
          <w:szCs w:val="24"/>
          <w:vertAlign w:val="superscript"/>
        </w:rPr>
        <w:t>1,2</w:t>
      </w:r>
      <w:r w:rsidRPr="00482793">
        <w:rPr>
          <w:rFonts w:ascii="Times New Roman" w:eastAsia="Times New Roman" w:hAnsi="Times New Roman" w:cs="Times New Roman"/>
          <w:bCs/>
          <w:sz w:val="24"/>
          <w:szCs w:val="24"/>
        </w:rPr>
        <w:t>, John Hyde</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Katherine Swiney</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and Jeremy D. Long</w:t>
      </w:r>
      <w:r w:rsidRPr="00482793">
        <w:rPr>
          <w:rFonts w:ascii="Times New Roman" w:eastAsia="Times New Roman" w:hAnsi="Times New Roman" w:cs="Times New Roman"/>
          <w:bCs/>
          <w:sz w:val="24"/>
          <w:szCs w:val="24"/>
          <w:vertAlign w:val="superscript"/>
        </w:rPr>
        <w:t>1,2</w:t>
      </w:r>
    </w:p>
    <w:p w14:paraId="38CCCAF2" w14:textId="77777777"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p>
    <w:p w14:paraId="23926DC6"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1</w:t>
      </w:r>
      <w:r w:rsidRPr="00482793">
        <w:rPr>
          <w:rFonts w:ascii="Times New Roman" w:hAnsi="Times New Roman" w:cs="Times New Roman"/>
        </w:rPr>
        <w:t xml:space="preserve"> Department of Biology, San Diego State University, San Diego, CA 98182 USA</w:t>
      </w:r>
    </w:p>
    <w:p w14:paraId="4389FFD3"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2</w:t>
      </w:r>
      <w:r w:rsidRPr="00482793">
        <w:rPr>
          <w:rFonts w:ascii="Times New Roman" w:hAnsi="Times New Roman" w:cs="Times New Roman"/>
        </w:rPr>
        <w:t xml:space="preserve"> Coastal and Marine Institute, San Diego State University, San Diego, CA 92106 USA</w:t>
      </w:r>
    </w:p>
    <w:p w14:paraId="202812A7" w14:textId="05702C8D"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3</w:t>
      </w:r>
      <w:r w:rsidRPr="00482793">
        <w:rPr>
          <w:rFonts w:ascii="Times New Roman" w:hAnsi="Times New Roman" w:cs="Times New Roman"/>
        </w:rPr>
        <w:t xml:space="preserve"> Department of Environmental Science and Policy, University of California, Davis, CA 95616 USA</w:t>
      </w:r>
    </w:p>
    <w:p w14:paraId="3C6051B5"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4</w:t>
      </w:r>
      <w:r w:rsidRPr="00482793">
        <w:rPr>
          <w:rFonts w:ascii="Times New Roman" w:hAnsi="Times New Roman" w:cs="Times New Roman"/>
        </w:rPr>
        <w:t xml:space="preserve"> NOAA Southwest Fisheries Science Center, La Jolla, CA 92037 USA</w:t>
      </w:r>
    </w:p>
    <w:p w14:paraId="562B59B4" w14:textId="77777777" w:rsidR="008E68A5" w:rsidRPr="00482793" w:rsidRDefault="008E68A5" w:rsidP="004628A7">
      <w:pPr>
        <w:pStyle w:val="NoSpacing"/>
        <w:spacing w:line="480" w:lineRule="auto"/>
        <w:rPr>
          <w:rFonts w:ascii="Times New Roman" w:hAnsi="Times New Roman" w:cs="Times New Roman"/>
        </w:rPr>
      </w:pPr>
    </w:p>
    <w:p w14:paraId="581D3D22"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4BF2D05" w14:textId="4E71055F"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hAnsi="Times New Roman" w:cs="Times New Roman"/>
          <w:i/>
          <w:iCs/>
          <w:sz w:val="24"/>
          <w:szCs w:val="24"/>
        </w:rPr>
        <w:t xml:space="preserve"> </w:t>
      </w:r>
    </w:p>
    <w:p w14:paraId="652F19B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5AF98553"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317C9BD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72728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05A0511B"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25424CA"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1144B2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292DA4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6CC8C7D"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57A09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67130E6C" w14:textId="77777777"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
          <w:sz w:val="24"/>
          <w:szCs w:val="24"/>
        </w:rPr>
        <w:lastRenderedPageBreak/>
        <w:t>Abstract</w:t>
      </w:r>
    </w:p>
    <w:p w14:paraId="5B668B6A" w14:textId="1B5D8C44" w:rsidR="008E68A5" w:rsidRPr="00482793" w:rsidRDefault="008E68A5"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Detrital subsidies such as leaf litter, animal carcasses, and marine wrack can profoundly shape recipient habitats by influencing </w:t>
      </w:r>
      <w:r w:rsidR="00D13383" w:rsidRPr="00482793">
        <w:rPr>
          <w:rFonts w:ascii="Times New Roman" w:eastAsia="Times New Roman" w:hAnsi="Times New Roman" w:cs="Times New Roman"/>
          <w:sz w:val="24"/>
          <w:szCs w:val="24"/>
        </w:rPr>
        <w:t>resilienc</w:t>
      </w:r>
      <w:r w:rsidR="00D13383">
        <w:rPr>
          <w:rFonts w:ascii="Times New Roman" w:eastAsia="Times New Roman" w:hAnsi="Times New Roman" w:cs="Times New Roman"/>
          <w:sz w:val="24"/>
          <w:szCs w:val="24"/>
        </w:rPr>
        <w:t>y</w:t>
      </w:r>
      <w:r w:rsidR="00D13383"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and productivity. Species introductions and climate-driven range shifts alter the quantity and quality of these subsidies in donor habitats, thereby potentially influencing recipient communities. Such impacts might be particularly important when detrital shifts alter detritivore feeding and performance. Attempts to identify a general theory predicting the consequences of invasive species on detritivores have been challenging</w:t>
      </w:r>
      <w:r w:rsidR="00B55D8B">
        <w:rPr>
          <w:rFonts w:ascii="Times New Roman" w:eastAsia="Times New Roman" w:hAnsi="Times New Roman" w:cs="Times New Roman"/>
          <w:sz w:val="24"/>
          <w:szCs w:val="24"/>
        </w:rPr>
        <w:t>, in part because most theories have been based on the study of microbes or predators</w:t>
      </w:r>
      <w:r w:rsidRPr="00482793">
        <w:rPr>
          <w:rFonts w:ascii="Times New Roman" w:eastAsia="Times New Roman" w:hAnsi="Times New Roman" w:cs="Times New Roman"/>
          <w:sz w:val="24"/>
          <w:szCs w:val="24"/>
        </w:rPr>
        <w:t xml:space="preserve">. Further, two recent meta-analyses disagree about the impacts of invasive plants on detritivore populations. Here, we examined the impact of a human-mediated shift in detrital subsidy (native </w:t>
      </w:r>
      <w:commentRangeStart w:id="0"/>
      <w:r w:rsidRPr="00482793">
        <w:rPr>
          <w:rFonts w:ascii="Times New Roman" w:eastAsia="Times New Roman" w:hAnsi="Times New Roman" w:cs="Times New Roman"/>
          <w:sz w:val="24"/>
          <w:szCs w:val="24"/>
        </w:rPr>
        <w:t>Kelp</w:t>
      </w:r>
      <w:commentRangeEnd w:id="0"/>
      <w:r w:rsidR="005C1B97">
        <w:rPr>
          <w:rStyle w:val="CommentReference"/>
        </w:rPr>
        <w:commentReference w:id="0"/>
      </w:r>
      <w:r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i/>
          <w:iCs/>
          <w:sz w:val="24"/>
          <w:szCs w:val="24"/>
        </w:rPr>
        <w:t xml:space="preserve">Macrocystis </w:t>
      </w:r>
      <w:proofErr w:type="spellStart"/>
      <w:r w:rsidRPr="00482793">
        <w:rPr>
          <w:rFonts w:ascii="Times New Roman" w:eastAsia="Times New Roman" w:hAnsi="Times New Roman" w:cs="Times New Roman"/>
          <w:i/>
          <w:iCs/>
          <w:sz w:val="24"/>
          <w:szCs w:val="24"/>
        </w:rPr>
        <w:t>pyrifera</w:t>
      </w:r>
      <w:proofErr w:type="spellEnd"/>
      <w:r w:rsidRPr="00482793">
        <w:rPr>
          <w:rFonts w:ascii="Times New Roman" w:eastAsia="Times New Roman" w:hAnsi="Times New Roman" w:cs="Times New Roman"/>
          <w:i/>
          <w:iCs/>
          <w:sz w:val="24"/>
          <w:szCs w:val="24"/>
        </w:rPr>
        <w:t>,</w:t>
      </w:r>
      <w:r w:rsidRPr="00482793">
        <w:rPr>
          <w:rFonts w:ascii="Times New Roman" w:eastAsia="Times New Roman" w:hAnsi="Times New Roman" w:cs="Times New Roman"/>
          <w:sz w:val="24"/>
          <w:szCs w:val="24"/>
        </w:rPr>
        <w:t xml:space="preserve"> to invasive Devilweed,</w:t>
      </w:r>
      <w:r w:rsidRPr="00482793">
        <w:rPr>
          <w:rFonts w:ascii="Times New Roman" w:eastAsia="Times New Roman" w:hAnsi="Times New Roman" w:cs="Times New Roman"/>
          <w:i/>
          <w:iCs/>
          <w:sz w:val="24"/>
          <w:szCs w:val="24"/>
        </w:rPr>
        <w:t xml:space="preserve"> Sargassum horneri</w:t>
      </w:r>
      <w:r w:rsidRPr="00482793">
        <w:rPr>
          <w:rFonts w:ascii="Times New Roman" w:eastAsia="Times New Roman" w:hAnsi="Times New Roman" w:cs="Times New Roman"/>
          <w:sz w:val="24"/>
          <w:szCs w:val="24"/>
        </w:rPr>
        <w:t>) to recipient rocky shores, with an emphasis on exploring species-specific impacts. We assessed consumer performance on these diets or on a mixture in no-choice assays, and we assessed feeding preference in choice assays. Additionally, we examined the impacts of this shift on grazing of native benthic seaweeds by an intertidal consumer assemblage. Replacing Kelp detritus with invasive Devilweed had consumer-specific impacts</w:t>
      </w:r>
      <w:r w:rsidR="00D13383">
        <w:rPr>
          <w:rFonts w:ascii="Times New Roman" w:eastAsia="Times New Roman" w:hAnsi="Times New Roman" w:cs="Times New Roman"/>
          <w:sz w:val="24"/>
          <w:szCs w:val="24"/>
        </w:rPr>
        <w:t xml:space="preserve"> on performance</w:t>
      </w:r>
      <w:r w:rsidRPr="00482793">
        <w:rPr>
          <w:rFonts w:ascii="Times New Roman" w:eastAsia="Times New Roman" w:hAnsi="Times New Roman" w:cs="Times New Roman"/>
          <w:sz w:val="24"/>
          <w:szCs w:val="24"/>
        </w:rPr>
        <w:t xml:space="preserve"> – suppressing growth of </w:t>
      </w:r>
      <w:commentRangeStart w:id="1"/>
      <w:r w:rsidRPr="00482793">
        <w:rPr>
          <w:rFonts w:ascii="Times New Roman" w:eastAsia="Times New Roman" w:hAnsi="Times New Roman" w:cs="Times New Roman"/>
          <w:sz w:val="24"/>
          <w:szCs w:val="24"/>
        </w:rPr>
        <w:t>Red</w:t>
      </w:r>
      <w:commentRangeEnd w:id="1"/>
      <w:r w:rsidR="005C1B97">
        <w:rPr>
          <w:rStyle w:val="CommentReference"/>
        </w:rPr>
        <w:commentReference w:id="1"/>
      </w:r>
      <w:r w:rsidRPr="00482793">
        <w:rPr>
          <w:rFonts w:ascii="Times New Roman" w:eastAsia="Times New Roman" w:hAnsi="Times New Roman" w:cs="Times New Roman"/>
          <w:sz w:val="24"/>
          <w:szCs w:val="24"/>
        </w:rPr>
        <w:t xml:space="preserve"> abalone (</w:t>
      </w:r>
      <w:proofErr w:type="spellStart"/>
      <w:r w:rsidRPr="00482793">
        <w:rPr>
          <w:rFonts w:ascii="Times New Roman" w:eastAsia="Times New Roman" w:hAnsi="Times New Roman" w:cs="Times New Roman"/>
          <w:i/>
          <w:iCs/>
          <w:sz w:val="24"/>
          <w:szCs w:val="24"/>
        </w:rPr>
        <w:t>Haliotis</w:t>
      </w:r>
      <w:proofErr w:type="spellEnd"/>
      <w:r w:rsidRPr="00482793">
        <w:rPr>
          <w:rFonts w:ascii="Times New Roman" w:eastAsia="Times New Roman" w:hAnsi="Times New Roman" w:cs="Times New Roman"/>
          <w:i/>
          <w:iCs/>
          <w:sz w:val="24"/>
          <w:szCs w:val="24"/>
        </w:rPr>
        <w:t xml:space="preserve"> </w:t>
      </w:r>
      <w:proofErr w:type="spellStart"/>
      <w:r w:rsidRPr="00482793">
        <w:rPr>
          <w:rFonts w:ascii="Times New Roman" w:eastAsia="Times New Roman" w:hAnsi="Times New Roman" w:cs="Times New Roman"/>
          <w:i/>
          <w:iCs/>
          <w:sz w:val="24"/>
          <w:szCs w:val="24"/>
        </w:rPr>
        <w:t>rufescens</w:t>
      </w:r>
      <w:proofErr w:type="spellEnd"/>
      <w:r w:rsidRPr="00482793">
        <w:rPr>
          <w:rFonts w:ascii="Times New Roman" w:eastAsia="Times New Roman" w:hAnsi="Times New Roman" w:cs="Times New Roman"/>
          <w:sz w:val="24"/>
          <w:szCs w:val="24"/>
        </w:rPr>
        <w:t>) but enhancing growth of Black turban snails (</w:t>
      </w:r>
      <w:r w:rsidRPr="00482793">
        <w:rPr>
          <w:rFonts w:ascii="Times New Roman" w:eastAsia="Times New Roman" w:hAnsi="Times New Roman" w:cs="Times New Roman"/>
          <w:i/>
          <w:iCs/>
          <w:sz w:val="24"/>
          <w:szCs w:val="24"/>
        </w:rPr>
        <w:t>Tegula funebralis</w:t>
      </w:r>
      <w:r w:rsidRPr="00482793">
        <w:rPr>
          <w:rFonts w:ascii="Times New Roman" w:eastAsia="Times New Roman" w:hAnsi="Times New Roman" w:cs="Times New Roman"/>
          <w:sz w:val="24"/>
          <w:szCs w:val="24"/>
        </w:rPr>
        <w:t xml:space="preserve">). The effect of mixed diets on consumer growth also displayed consumer-specificity. Replacing native Kelp with invasive Devilweed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 compressa.</w:t>
      </w:r>
      <w:r w:rsidRPr="00482793">
        <w:rPr>
          <w:rFonts w:ascii="Times New Roman" w:eastAsia="Times New Roman" w:hAnsi="Times New Roman" w:cs="Times New Roman"/>
          <w:sz w:val="24"/>
          <w:szCs w:val="24"/>
        </w:rPr>
        <w:t xml:space="preserve"> Thus, invasion mediated changes in detrital wrack composition had consumer- and seaweed-specific impacts. Such species-specificity could underlie disagreements about the impact of species invasions on detritivore </w:t>
      </w:r>
      <w:r w:rsidRPr="00482793">
        <w:rPr>
          <w:rFonts w:ascii="Times New Roman" w:eastAsia="Times New Roman" w:hAnsi="Times New Roman" w:cs="Times New Roman"/>
          <w:sz w:val="24"/>
          <w:szCs w:val="24"/>
        </w:rPr>
        <w:lastRenderedPageBreak/>
        <w:t>populations and could impede our ability to identify a general theory about how species invasions will impact recipient communities via detrital pathways.</w:t>
      </w:r>
    </w:p>
    <w:p w14:paraId="019D4C3B" w14:textId="6DB532B0"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Cs/>
          <w:i/>
          <w:iCs/>
          <w:sz w:val="24"/>
          <w:szCs w:val="24"/>
        </w:rPr>
        <w:t xml:space="preserve">Keywords: Habitat subsidies, detritivores, donor-controlled </w:t>
      </w:r>
      <w:commentRangeStart w:id="2"/>
      <w:r w:rsidRPr="00482793">
        <w:rPr>
          <w:rFonts w:ascii="Times New Roman" w:eastAsia="Times New Roman" w:hAnsi="Times New Roman" w:cs="Times New Roman"/>
          <w:bCs/>
          <w:i/>
          <w:iCs/>
          <w:sz w:val="24"/>
          <w:szCs w:val="24"/>
        </w:rPr>
        <w:t>system</w:t>
      </w:r>
      <w:commentRangeEnd w:id="2"/>
      <w:r w:rsidR="005C1B97">
        <w:rPr>
          <w:rStyle w:val="CommentReference"/>
        </w:rPr>
        <w:commentReference w:id="2"/>
      </w:r>
    </w:p>
    <w:p w14:paraId="6913F9E8" w14:textId="77777777" w:rsidR="008E68A5" w:rsidRPr="00482793" w:rsidRDefault="008E68A5" w:rsidP="004628A7">
      <w:pPr>
        <w:spacing w:line="480" w:lineRule="auto"/>
        <w:jc w:val="both"/>
        <w:rPr>
          <w:rFonts w:ascii="Times New Roman" w:eastAsia="Times New Roman" w:hAnsi="Times New Roman" w:cs="Times New Roman"/>
          <w:bCs/>
          <w:i/>
          <w:iCs/>
          <w:sz w:val="24"/>
          <w:szCs w:val="24"/>
        </w:rPr>
      </w:pPr>
    </w:p>
    <w:p w14:paraId="72388F8F" w14:textId="6EC079F7" w:rsidR="0080007F" w:rsidRPr="00482793" w:rsidRDefault="00BF3D37" w:rsidP="004628A7">
      <w:pPr>
        <w:spacing w:line="480" w:lineRule="auto"/>
        <w:jc w:val="both"/>
        <w:rPr>
          <w:rFonts w:ascii="Times New Roman" w:eastAsia="Times New Roman" w:hAnsi="Times New Roman" w:cs="Times New Roman"/>
          <w:bCs/>
          <w:i/>
          <w:iCs/>
          <w:sz w:val="24"/>
          <w:szCs w:val="24"/>
        </w:rPr>
      </w:pPr>
      <w:r w:rsidRPr="00482793">
        <w:rPr>
          <w:rFonts w:ascii="Times New Roman" w:eastAsia="Times New Roman" w:hAnsi="Times New Roman" w:cs="Times New Roman"/>
          <w:b/>
          <w:sz w:val="24"/>
          <w:szCs w:val="24"/>
        </w:rPr>
        <w:t>Introduction</w:t>
      </w:r>
    </w:p>
    <w:p w14:paraId="586EBEBE" w14:textId="03EEBBE3" w:rsidR="00C51B71" w:rsidRPr="00482793" w:rsidRDefault="001A41F2"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Detrital food webs may better resist perturbations because of donor control and trophic diversity in recipient habitats</w:t>
      </w:r>
      <w:r w:rsidR="003D475A" w:rsidRPr="00482793">
        <w:rPr>
          <w:rFonts w:ascii="Times New Roman" w:eastAsia="Times New Roman" w:hAnsi="Times New Roman" w:cs="Times New Roman"/>
          <w:sz w:val="24"/>
          <w:szCs w:val="24"/>
        </w:rPr>
        <w:t xml:space="preserve"> </w:t>
      </w:r>
      <w:r w:rsidR="003D475A"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rf9EAaJ","properties":{"formattedCitation":"(Odum 1969, Neutel et al. 1994, Moore et al. 2004)","plainCitation":"(Odum 1969, Neutel et al. 1994, Moore et al. 2004)","noteIndex":0},"citationItems":[{"id":1105,"uris":["http://zotero.org/users/6486635/items/AJRRNJMQ"],"itemData":{"id":1105,"type":"article-journal","container-title":"Science","journalAbbreviation":"Science","language":"en","page":"262-270","source":"Zotero","title":"The Strategy of ecosystem development","volume":"164","author":[{"family":"Odum","given":"Eugene P."}],"issued":{"date-parts":[["1969"]]}}},{"id":1269,"uris":["http://zotero.org/users/6486635/items/JMFAFC7U"],"itemData":{"id":1269,"type":"article-journal","journalAbbreviation":"Journal of Theoretical Biology","page":"351-353","title":"Global Stability of two-level detritus decomposer food chains","volume":"171","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003D475A"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Odum 1969, Neutel et al. 1994, Moore et al. 2004)</w:t>
      </w:r>
      <w:r w:rsidR="003D475A"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Compositional changes </w:t>
      </w:r>
      <w:r w:rsidR="009942BA" w:rsidRPr="00482793">
        <w:rPr>
          <w:rFonts w:ascii="Times New Roman" w:eastAsia="Times New Roman" w:hAnsi="Times New Roman" w:cs="Times New Roman"/>
          <w:sz w:val="24"/>
          <w:szCs w:val="24"/>
        </w:rPr>
        <w:t xml:space="preserve">in </w:t>
      </w:r>
      <w:r w:rsidRPr="00482793">
        <w:rPr>
          <w:rFonts w:ascii="Times New Roman" w:eastAsia="Times New Roman" w:hAnsi="Times New Roman" w:cs="Times New Roman"/>
          <w:sz w:val="24"/>
          <w:szCs w:val="24"/>
        </w:rPr>
        <w:t xml:space="preserve">donor </w:t>
      </w:r>
      <w:r w:rsidR="009942BA" w:rsidRPr="00482793">
        <w:rPr>
          <w:rFonts w:ascii="Times New Roman" w:eastAsia="Times New Roman" w:hAnsi="Times New Roman" w:cs="Times New Roman"/>
          <w:sz w:val="24"/>
          <w:szCs w:val="24"/>
        </w:rPr>
        <w:t xml:space="preserve">habitats </w:t>
      </w:r>
      <w:r w:rsidRPr="00482793">
        <w:rPr>
          <w:rFonts w:ascii="Times New Roman" w:eastAsia="Times New Roman" w:hAnsi="Times New Roman" w:cs="Times New Roman"/>
          <w:sz w:val="24"/>
          <w:szCs w:val="24"/>
        </w:rPr>
        <w:t>arising from species introductions and climate-mediated range shifts may lead to changes in detrital subsidies</w:t>
      </w:r>
      <w:r w:rsidR="009942BA" w:rsidRPr="00482793">
        <w:rPr>
          <w:rFonts w:ascii="Times New Roman" w:eastAsia="Times New Roman" w:hAnsi="Times New Roman" w:cs="Times New Roman"/>
          <w:sz w:val="24"/>
          <w:szCs w:val="24"/>
        </w:rPr>
        <w:t xml:space="preserve"> that could</w:t>
      </w:r>
      <w:r w:rsidRPr="00482793">
        <w:rPr>
          <w:rFonts w:ascii="Times New Roman" w:eastAsia="Times New Roman" w:hAnsi="Times New Roman" w:cs="Times New Roman"/>
          <w:sz w:val="24"/>
          <w:szCs w:val="24"/>
        </w:rPr>
        <w:t xml:space="preserve"> destabilize </w:t>
      </w:r>
      <w:r w:rsidR="00D13383">
        <w:rPr>
          <w:rFonts w:ascii="Times New Roman" w:eastAsia="Times New Roman" w:hAnsi="Times New Roman" w:cs="Times New Roman"/>
          <w:sz w:val="24"/>
          <w:szCs w:val="24"/>
        </w:rPr>
        <w:t xml:space="preserve">these </w:t>
      </w:r>
      <w:r w:rsidRPr="00482793">
        <w:rPr>
          <w:rFonts w:ascii="Times New Roman" w:eastAsia="Times New Roman" w:hAnsi="Times New Roman" w:cs="Times New Roman"/>
          <w:sz w:val="24"/>
          <w:szCs w:val="24"/>
        </w:rPr>
        <w:t>recipient ecosystems</w:t>
      </w:r>
      <w:r w:rsidR="001A5967" w:rsidRPr="00482793">
        <w:rPr>
          <w:rFonts w:ascii="Times New Roman" w:eastAsia="Times New Roman" w:hAnsi="Times New Roman" w:cs="Times New Roman"/>
          <w:sz w:val="24"/>
          <w:szCs w:val="24"/>
        </w:rPr>
        <w:t xml:space="preserve"> </w:t>
      </w:r>
      <w:r w:rsidR="001A5967"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LGEUKcF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1-14","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001A5967"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Collins and Baxter 2014)</w:t>
      </w:r>
      <w:r w:rsidR="001A596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For example, </w:t>
      </w:r>
      <w:r w:rsidR="009942BA" w:rsidRPr="00482793">
        <w:rPr>
          <w:rFonts w:ascii="Times New Roman" w:eastAsia="Times New Roman" w:hAnsi="Times New Roman" w:cs="Times New Roman"/>
          <w:sz w:val="24"/>
          <w:szCs w:val="24"/>
        </w:rPr>
        <w:t xml:space="preserve">species shifts in </w:t>
      </w:r>
      <w:r w:rsidRPr="00482793">
        <w:rPr>
          <w:rFonts w:ascii="Times New Roman" w:eastAsia="Times New Roman" w:hAnsi="Times New Roman" w:cs="Times New Roman"/>
          <w:sz w:val="24"/>
          <w:szCs w:val="24"/>
        </w:rPr>
        <w:t xml:space="preserve">donor systems may change the quantity and quality of detrital supply leading to consequences on </w:t>
      </w:r>
      <w:r w:rsidR="009942BA" w:rsidRPr="00482793">
        <w:rPr>
          <w:rFonts w:ascii="Times New Roman" w:eastAsia="Times New Roman" w:hAnsi="Times New Roman" w:cs="Times New Roman"/>
          <w:sz w:val="24"/>
          <w:szCs w:val="24"/>
        </w:rPr>
        <w:t xml:space="preserve">populations of </w:t>
      </w:r>
      <w:r w:rsidRPr="00482793">
        <w:rPr>
          <w:rFonts w:ascii="Times New Roman" w:eastAsia="Times New Roman" w:hAnsi="Times New Roman" w:cs="Times New Roman"/>
          <w:sz w:val="24"/>
          <w:szCs w:val="24"/>
        </w:rPr>
        <w:t>recipient primary consumers (</w:t>
      </w:r>
      <w:r w:rsidR="001A5967"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detritivore</w:t>
      </w:r>
      <w:r w:rsidR="009942BA"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the species they interact with</w:t>
      </w:r>
      <w:r w:rsidR="00270320" w:rsidRPr="00482793">
        <w:rPr>
          <w:rFonts w:ascii="Times New Roman" w:eastAsia="Times New Roman" w:hAnsi="Times New Roman" w:cs="Times New Roman"/>
          <w:sz w:val="24"/>
          <w:szCs w:val="24"/>
        </w:rPr>
        <w:t xml:space="preserve"> </w:t>
      </w:r>
      <w:r w:rsidR="0027032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a1GG02x","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27032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w:t>
      </w:r>
      <w:r w:rsidR="00270320"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Identifying a general theory about how species invasions affect recipient </w:t>
      </w:r>
      <w:r w:rsidR="00B51760" w:rsidRPr="00482793">
        <w:rPr>
          <w:rFonts w:ascii="Times New Roman" w:eastAsia="Times New Roman" w:hAnsi="Times New Roman" w:cs="Times New Roman"/>
          <w:sz w:val="24"/>
          <w:szCs w:val="24"/>
        </w:rPr>
        <w:t xml:space="preserve">detritivores </w:t>
      </w:r>
      <w:r w:rsidR="009942BA" w:rsidRPr="00482793">
        <w:rPr>
          <w:rFonts w:ascii="Times New Roman" w:eastAsia="Times New Roman" w:hAnsi="Times New Roman" w:cs="Times New Roman"/>
          <w:sz w:val="24"/>
          <w:szCs w:val="24"/>
        </w:rPr>
        <w:t>and their communities</w:t>
      </w:r>
      <w:r w:rsidR="00B51760"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would improve our ability to predict future environmental </w:t>
      </w:r>
      <w:r w:rsidR="00AD49A3" w:rsidRPr="00482793">
        <w:rPr>
          <w:rFonts w:ascii="Times New Roman" w:eastAsia="Times New Roman" w:hAnsi="Times New Roman" w:cs="Times New Roman"/>
          <w:sz w:val="24"/>
          <w:szCs w:val="24"/>
        </w:rPr>
        <w:t>change</w:t>
      </w:r>
      <w:r w:rsidR="00DB462B" w:rsidRPr="00482793">
        <w:rPr>
          <w:rFonts w:ascii="Times New Roman" w:eastAsia="Times New Roman" w:hAnsi="Times New Roman" w:cs="Times New Roman"/>
          <w:sz w:val="24"/>
          <w:szCs w:val="24"/>
        </w:rPr>
        <w:t xml:space="preserve"> </w:t>
      </w:r>
      <w:r w:rsidR="00592A8B"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qXQyXsU","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00592A8B"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et al. 2010)</w:t>
      </w:r>
      <w:r w:rsidR="00592A8B" w:rsidRPr="00482793">
        <w:rPr>
          <w:rFonts w:ascii="Times New Roman" w:eastAsia="Times New Roman" w:hAnsi="Times New Roman" w:cs="Times New Roman"/>
          <w:sz w:val="24"/>
          <w:szCs w:val="24"/>
        </w:rPr>
        <w:fldChar w:fldCharType="end"/>
      </w:r>
      <w:r w:rsidR="00AD49A3"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Unfortunately, </w:t>
      </w:r>
      <w:r w:rsidR="009942BA" w:rsidRPr="00482793">
        <w:rPr>
          <w:rFonts w:ascii="Times New Roman" w:eastAsia="Times New Roman" w:hAnsi="Times New Roman" w:cs="Times New Roman"/>
          <w:sz w:val="24"/>
          <w:szCs w:val="24"/>
        </w:rPr>
        <w:t xml:space="preserve">there is a lack of consensus about how species invasions will impact detritivores, from both theoretical and meta-analytical perspectives. </w:t>
      </w:r>
      <w:r w:rsidRPr="00482793">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p>
    <w:p w14:paraId="54B893C5" w14:textId="7A58C7F2" w:rsidR="001A41F2" w:rsidRPr="00482793" w:rsidRDefault="00B104E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Ecosystems are connected through fluxes of </w:t>
      </w:r>
      <w:r w:rsidR="00580EAE" w:rsidRPr="00482793">
        <w:rPr>
          <w:rFonts w:ascii="Times New Roman" w:eastAsia="Times New Roman" w:hAnsi="Times New Roman" w:cs="Times New Roman"/>
          <w:sz w:val="24"/>
          <w:szCs w:val="24"/>
        </w:rPr>
        <w:t xml:space="preserve">organisms, energy, </w:t>
      </w:r>
      <w:r w:rsidRPr="00482793">
        <w:rPr>
          <w:rFonts w:ascii="Times New Roman" w:eastAsia="Times New Roman" w:hAnsi="Times New Roman" w:cs="Times New Roman"/>
          <w:sz w:val="24"/>
          <w:szCs w:val="24"/>
        </w:rPr>
        <w:t>materia</w:t>
      </w:r>
      <w:r w:rsidR="00580EAE" w:rsidRPr="00482793">
        <w:rPr>
          <w:rFonts w:ascii="Times New Roman" w:eastAsia="Times New Roman" w:hAnsi="Times New Roman" w:cs="Times New Roman"/>
          <w:sz w:val="24"/>
          <w:szCs w:val="24"/>
        </w:rPr>
        <w:t xml:space="preserve">ls, and information </w:t>
      </w:r>
      <w:r w:rsidRPr="00482793">
        <w:rPr>
          <w:rFonts w:ascii="Times New Roman" w:eastAsia="Times New Roman" w:hAnsi="Times New Roman" w:cs="Times New Roman"/>
          <w:sz w:val="24"/>
          <w:szCs w:val="24"/>
        </w:rPr>
        <w:t>from donor systems that can alter species abundances and interactions in recipient food webs</w:t>
      </w:r>
      <w:r w:rsidR="001C3050" w:rsidRPr="00482793">
        <w:rPr>
          <w:rFonts w:ascii="Times New Roman" w:eastAsia="Times New Roman" w:hAnsi="Times New Roman" w:cs="Times New Roman"/>
          <w:sz w:val="24"/>
          <w:szCs w:val="24"/>
        </w:rPr>
        <w:t xml:space="preserve"> </w:t>
      </w:r>
      <w:r w:rsidR="001C305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2NuBNarT","properties":{"formattedCitation":"(Polis and Hurd 1996, Nakano et al. 1999, Ostfeld and Keesing 2000, Talley et al. 2006, Gratton et al. 2008, Greig et al. 2012)","plainCitation":"(Polis and Hurd 1996, Nakano et al. 1999, Ostfeld and Keesing 2000, Talley et al. 2006,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1,"uris":["http://zotero.org/users/6486635/items/APM67VVF"],"itemData":{"id":1271,"type":"chapter","container-title":"Connectivity Conservation","edition":"1","ISBN":"978-0-521-85706-2","language":"en","note":"DOI: 10.1017/CBO9780511754821.006","page":"97-129","publisher":"Cambridge University Press","source":"DOI.org (Crossref)","title":"Connectivity at the land–water interface","URL":"https://www.cambridge.org/core/product/identifier/CBO9780511754821A014/type/book_part","editor":[{"family":"Crooks","given":"Kevin R."},{"family":"Sanjayan","given":"M."}],"author":[{"family":"Talley","given":"Drew M."},{"family":"Huxel","given":"Gary R."},{"family":"Holyoak","given":"Marcel"}],"accessed":{"date-parts":[["2023",10,25]]},"issued":{"date-parts":[["2006",11,2]]}}},{"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Nakano et al. 1999, Ostfeld and Keesing 2000, Talley et al. 2006, Gratton et al. 2008, Greig et al. 2012)</w:t>
      </w:r>
      <w:r w:rsidR="001C3050" w:rsidRPr="00482793">
        <w:rPr>
          <w:rFonts w:ascii="Times New Roman" w:eastAsia="Times New Roman" w:hAnsi="Times New Roman" w:cs="Times New Roman"/>
          <w:sz w:val="24"/>
          <w:szCs w:val="24"/>
        </w:rPr>
        <w:fldChar w:fldCharType="end"/>
      </w:r>
      <w:r w:rsidR="001C3050" w:rsidRPr="00482793">
        <w:rPr>
          <w:rFonts w:ascii="Times New Roman" w:eastAsia="Times New Roman" w:hAnsi="Times New Roman" w:cs="Times New Roman"/>
          <w:sz w:val="24"/>
          <w:szCs w:val="24"/>
        </w:rPr>
        <w:t>. For example</w:t>
      </w:r>
      <w:r w:rsidRPr="00482793">
        <w:rPr>
          <w:rFonts w:ascii="Times New Roman" w:eastAsia="Times New Roman" w:hAnsi="Times New Roman" w:cs="Times New Roman"/>
          <w:sz w:val="24"/>
          <w:szCs w:val="24"/>
        </w:rPr>
        <w:t xml:space="preserve">, detrital subsidies can modify key ecological processes </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e.g. competition and predation</w:t>
      </w:r>
      <w:r w:rsidR="006A37F7" w:rsidRPr="00482793">
        <w:rPr>
          <w:rFonts w:ascii="Times New Roman" w:eastAsia="Times New Roman" w:hAnsi="Times New Roman" w:cs="Times New Roman"/>
          <w:sz w:val="24"/>
          <w:szCs w:val="24"/>
        </w:rPr>
        <w:t xml:space="preserve">; </w:t>
      </w:r>
      <w:r w:rsidR="006A37F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EvBJnpQy","properties":{"formattedCitation":"(Yang 2006, Piovia-Scott et al. 2011, Kenny et al. 2017)","plainCitation":"(Yang 2006, Piovia-Scott et al. 2011, Kenny et al. 2017)","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 Piovia-Scott et al. 2011, Kenny et al. 2017)</w:t>
      </w:r>
      <w:r w:rsidR="006A37F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generate trophic cascades</w:t>
      </w:r>
      <w:r w:rsidR="00F2340F" w:rsidRPr="00482793">
        <w:rPr>
          <w:rFonts w:ascii="Times New Roman" w:eastAsia="Times New Roman" w:hAnsi="Times New Roman" w:cs="Times New Roman"/>
          <w:sz w:val="24"/>
          <w:szCs w:val="24"/>
        </w:rPr>
        <w:t xml:space="preserve"> </w:t>
      </w:r>
      <w:r w:rsidR="00F2340F"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awMctbpc","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journalAbbreviation":"Trends in Ecology &amp; Evolution","language":"en","page":"19-24","source":"Zotero","title":"Allochthonous inputs: integrating population changes and food-web dynamics","volume":"15","author":[{"family":"Jefferies","given":"Robert L"}],"issued":{"date-parts":[["2000"]]}}}],"schema":"https://github.com/citation-style-language/schema/raw/master/csl-citation.json"} </w:instrText>
      </w:r>
      <w:r w:rsidR="00F2340F"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Polis et al. 1997, Nakano et al. 1999, Jefferies 2000)</w:t>
      </w:r>
      <w:r w:rsidR="00F2340F" w:rsidRPr="00482793">
        <w:rPr>
          <w:rFonts w:ascii="Times New Roman" w:eastAsia="Times New Roman" w:hAnsi="Times New Roman" w:cs="Times New Roman"/>
          <w:sz w:val="24"/>
          <w:szCs w:val="24"/>
        </w:rPr>
        <w:fldChar w:fldCharType="end"/>
      </w:r>
      <w:r w:rsidR="00A62FA9"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lastRenderedPageBreak/>
        <w:t>stabilize food webs</w:t>
      </w:r>
      <w:r w:rsidR="009C2CEC" w:rsidRPr="00482793">
        <w:rPr>
          <w:rFonts w:ascii="Times New Roman" w:eastAsia="Times New Roman" w:hAnsi="Times New Roman" w:cs="Times New Roman"/>
          <w:sz w:val="24"/>
          <w:szCs w:val="24"/>
        </w:rPr>
        <w:t xml:space="preserve"> </w:t>
      </w:r>
      <w:r w:rsidR="009C2CE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SruDTf34","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Takimoto et al. 2002)</w:t>
      </w:r>
      <w:r w:rsidR="009C2CE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Changes to these donor communities via species introductions and range shifts</w:t>
      </w:r>
      <w:r w:rsidR="000D50B4" w:rsidRPr="00482793">
        <w:rPr>
          <w:rFonts w:ascii="Times New Roman" w:eastAsia="Times New Roman" w:hAnsi="Times New Roman" w:cs="Times New Roman"/>
          <w:sz w:val="24"/>
          <w:szCs w:val="24"/>
        </w:rPr>
        <w:t xml:space="preserve"> </w:t>
      </w:r>
      <w:r w:rsidR="003E102C" w:rsidRPr="00482793">
        <w:rPr>
          <w:rFonts w:ascii="Times New Roman" w:eastAsia="Times New Roman" w:hAnsi="Times New Roman" w:cs="Times New Roman"/>
          <w:sz w:val="24"/>
          <w:szCs w:val="24"/>
        </w:rPr>
        <w:t>are likely to change detrital subsidies</w:t>
      </w:r>
      <w:r w:rsidR="009942BA" w:rsidRPr="00482793">
        <w:rPr>
          <w:rFonts w:ascii="Times New Roman" w:eastAsia="Times New Roman" w:hAnsi="Times New Roman" w:cs="Times New Roman"/>
          <w:sz w:val="24"/>
          <w:szCs w:val="24"/>
        </w:rPr>
        <w:t xml:space="preserve"> and the habitats that rely on them</w:t>
      </w:r>
      <w:r w:rsidR="003E102C" w:rsidRPr="00482793">
        <w:rPr>
          <w:rFonts w:ascii="Times New Roman" w:eastAsia="Times New Roman" w:hAnsi="Times New Roman" w:cs="Times New Roman"/>
          <w:sz w:val="24"/>
          <w:szCs w:val="24"/>
        </w:rPr>
        <w:t xml:space="preserve"> </w:t>
      </w:r>
      <w:r w:rsidR="00A963D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WNYfkDI0","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1CC16A7D" w14:textId="3395D286" w:rsidR="001A41F2" w:rsidRPr="00482793" w:rsidRDefault="00E074C2"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b/>
      </w:r>
      <w:commentRangeStart w:id="3"/>
      <w:r w:rsidRPr="00482793">
        <w:rPr>
          <w:rFonts w:ascii="Times New Roman" w:eastAsia="Times New Roman" w:hAnsi="Times New Roman" w:cs="Times New Roman"/>
          <w:sz w:val="24"/>
          <w:szCs w:val="24"/>
        </w:rPr>
        <w:t>Such</w:t>
      </w:r>
      <w:commentRangeEnd w:id="3"/>
      <w:r w:rsidR="00A97E68">
        <w:rPr>
          <w:rStyle w:val="CommentReference"/>
        </w:rPr>
        <w:commentReference w:id="3"/>
      </w:r>
      <w:r w:rsidRPr="00482793">
        <w:rPr>
          <w:rFonts w:ascii="Times New Roman" w:eastAsia="Times New Roman" w:hAnsi="Times New Roman" w:cs="Times New Roman"/>
          <w:sz w:val="24"/>
          <w:szCs w:val="24"/>
        </w:rPr>
        <w:t xml:space="preserve"> impacts are likely to be seen and mediated by primary consumers in recipient ecosystems</w:t>
      </w:r>
      <w:r w:rsidR="009942BA" w:rsidRPr="00482793">
        <w:rPr>
          <w:rFonts w:ascii="Times New Roman" w:eastAsia="Times New Roman" w:hAnsi="Times New Roman" w:cs="Times New Roman"/>
          <w:sz w:val="24"/>
          <w:szCs w:val="24"/>
        </w:rPr>
        <w:t xml:space="preserve"> (e.g. detritivores)</w:t>
      </w:r>
      <w:r w:rsidRPr="00482793">
        <w:rPr>
          <w:rFonts w:ascii="Times New Roman" w:eastAsia="Times New Roman" w:hAnsi="Times New Roman" w:cs="Times New Roman"/>
          <w:sz w:val="24"/>
          <w:szCs w:val="24"/>
        </w:rPr>
        <w:t xml:space="preserve"> because they are</w:t>
      </w:r>
      <w:r w:rsidR="00844014" w:rsidRPr="00482793">
        <w:rPr>
          <w:rFonts w:ascii="Times New Roman" w:eastAsia="Times New Roman" w:hAnsi="Times New Roman" w:cs="Times New Roman"/>
          <w:sz w:val="24"/>
          <w:szCs w:val="24"/>
        </w:rPr>
        <w:t xml:space="preserve"> ubiquitous </w:t>
      </w:r>
      <w:r w:rsidR="00844014" w:rsidRPr="00482793">
        <w:rPr>
          <w:rFonts w:ascii="Times New Roman" w:eastAsia="Times New Roman" w:hAnsi="Times New Roman" w:cs="Times New Roman"/>
          <w:sz w:val="24"/>
          <w:szCs w:val="24"/>
        </w:rPr>
        <w:fldChar w:fldCharType="begin"/>
      </w:r>
      <w:r w:rsidR="00A05E95" w:rsidRPr="00482793">
        <w:rPr>
          <w:rFonts w:ascii="Times New Roman" w:eastAsia="Times New Roman" w:hAnsi="Times New Roman" w:cs="Times New Roman"/>
          <w:sz w:val="24"/>
          <w:szCs w:val="24"/>
        </w:rPr>
        <w:instrText xml:space="preserve"> ADDIN ZOTERO_ITEM CSL_CITATION {"citationID":"qJyHRUdT","properties":{"formattedCitation":"(Ostfeld and Keesing 2000, Yang 2006)","plainCitation":"(Ostfeld and Keesing 2000, Yang 2006)","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844014"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Ostfeld and Keesing 2000, Yang 2006)</w:t>
      </w:r>
      <w:r w:rsidR="00844014" w:rsidRPr="00482793">
        <w:rPr>
          <w:rFonts w:ascii="Times New Roman" w:eastAsia="Times New Roman" w:hAnsi="Times New Roman" w:cs="Times New Roman"/>
          <w:sz w:val="24"/>
          <w:szCs w:val="24"/>
        </w:rPr>
        <w:fldChar w:fldCharType="end"/>
      </w:r>
      <w:r w:rsidR="00844014" w:rsidRPr="00482793">
        <w:rPr>
          <w:rFonts w:ascii="Times New Roman" w:eastAsia="Times New Roman" w:hAnsi="Times New Roman" w:cs="Times New Roman"/>
          <w:sz w:val="24"/>
          <w:szCs w:val="24"/>
        </w:rPr>
        <w:t xml:space="preserve"> and</w:t>
      </w:r>
      <w:r w:rsidRPr="00482793">
        <w:rPr>
          <w:rFonts w:ascii="Times New Roman" w:eastAsia="Times New Roman" w:hAnsi="Times New Roman" w:cs="Times New Roman"/>
          <w:sz w:val="24"/>
          <w:szCs w:val="24"/>
        </w:rPr>
        <w:t xml:space="preserve"> </w:t>
      </w:r>
      <w:r w:rsidR="00D13383">
        <w:rPr>
          <w:rFonts w:ascii="Times New Roman" w:eastAsia="Times New Roman" w:hAnsi="Times New Roman" w:cs="Times New Roman"/>
          <w:sz w:val="24"/>
          <w:szCs w:val="24"/>
        </w:rPr>
        <w:t xml:space="preserve">they are </w:t>
      </w:r>
      <w:r w:rsidR="00316DCC" w:rsidRPr="00482793">
        <w:rPr>
          <w:rFonts w:ascii="Times New Roman" w:eastAsia="Times New Roman" w:hAnsi="Times New Roman" w:cs="Times New Roman"/>
          <w:sz w:val="24"/>
          <w:szCs w:val="24"/>
        </w:rPr>
        <w:t>early</w:t>
      </w:r>
      <w:r w:rsidRPr="00482793">
        <w:rPr>
          <w:rFonts w:ascii="Times New Roman" w:eastAsia="Times New Roman" w:hAnsi="Times New Roman" w:cs="Times New Roman"/>
          <w:sz w:val="24"/>
          <w:szCs w:val="24"/>
        </w:rPr>
        <w:t xml:space="preserve"> responders to subsidies</w:t>
      </w:r>
      <w:r w:rsidR="00BD43A5" w:rsidRPr="00482793">
        <w:rPr>
          <w:rFonts w:ascii="Times New Roman" w:eastAsia="Times New Roman" w:hAnsi="Times New Roman" w:cs="Times New Roman"/>
          <w:sz w:val="24"/>
          <w:szCs w:val="24"/>
        </w:rPr>
        <w:t xml:space="preserve"> </w:t>
      </w:r>
      <w:r w:rsidR="00EC4EA6"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l3OehgMa","properties":{"formattedCitation":"(Moore et al. 2004, Levin et al. 2006)","plainCitation":"(Moore et al. 2004, Levin et al. 2006)","noteIndex":0},"citationItems":[{"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id":1263,"uris":["http://zotero.org/users/6486635/items/8EHICB4E"],"itemData":{"id":1263,"type":"article-journal","abstract":"Vascular plants strongly control belowground environments in most ecosystems. Invasion by vascular plants in coastal wetlands, and by cordgrasses (Spartina spp.) in particular, are increasing in incidence globally, with dramatic ecosystem-level consequences. We examined the trophic consequences of invasion by a Spartina hybrid (S. alterniﬂora ϫ S. foliosa) in San Francisco Bay (USA) by documenting differences in biomass and trophic structure of benthic communities between sediments invaded by Spartina and uninvaded sediments. We found the invaded system shifted from an algae-based to a detritus-based food web. We then tested for a relationship between diet and tolerance to invasion, hypothesizing that species that consume Spartina detritus are more likely to inhabit invaded sediments than those that consume surface algae. Infaunal diets were initially examined with natural abundance stable isotope analyses and application of mixing models, but these yielded an ambiguous picture of food sources. Therefore, we conducted isotopic enrichment experiments by providing 15N-labeled Spartina detritus both on and below the sediment surface in areas that either contained Spartina or were unvegetated. Capitellid and nereid polychaetes, and oligochaetes, groups shown to persist following Spartina invasion of San Francisco Bay tidal ﬂats, took up 15N from labeled native and invasive Spartina detritus. In contrast, we found that amphipods, bivalves, and other taxa less tolerant to invasion consumed primarily surﬁcial algae, based on 13C enrichment experiments. Habitat (Spartina vs. unvegetated patches) and location of detritus (on or within sediments) did not affect 15N uptake from detritus. Our investigations support a ‘‘trophic shift’’ model for ecosystem response to wetland plant invasion and preview loss of key trophic support for ﬁshes and migratory birds by shifting dominance to species not widely consumed by species at higher trophic levels.","container-title":"Ecology","DOI":"10.1890/04-1752","ISSN":"0012-9658","issue":"2","journalAbbreviation":"Ecology","language":"en","page":"419-432","source":"DOI.org (Crossref)","title":"Invasive cordgrass modifies wetland trophic function","volume":"87","author":[{"family":"Levin","given":"Lisa A."},{"family":"Neira","given":"Carlos"},{"family":"Grosholz","given":"Edwin D."}],"issued":{"date-parts":[["2006",2]]}}}],"schema":"https://github.com/citation-style-language/schema/raw/master/csl-citation.json"} </w:instrText>
      </w:r>
      <w:r w:rsidR="00EC4EA6"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oore et al. 2004, Levin et al. 2006)</w:t>
      </w:r>
      <w:r w:rsidR="00EC4EA6"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 xml:space="preserve">These detrital shifts could impact </w:t>
      </w:r>
      <w:r w:rsidR="009942BA" w:rsidRPr="00482793">
        <w:rPr>
          <w:rFonts w:ascii="Times New Roman" w:eastAsia="Times New Roman" w:hAnsi="Times New Roman" w:cs="Times New Roman"/>
          <w:sz w:val="24"/>
          <w:szCs w:val="24"/>
        </w:rPr>
        <w:t xml:space="preserve">such </w:t>
      </w:r>
      <w:r w:rsidR="000A0F07" w:rsidRPr="00482793">
        <w:rPr>
          <w:rFonts w:ascii="Times New Roman" w:eastAsia="Times New Roman" w:hAnsi="Times New Roman" w:cs="Times New Roman"/>
          <w:sz w:val="24"/>
          <w:szCs w:val="24"/>
        </w:rPr>
        <w:t xml:space="preserve">consumers in at least two ways. First, </w:t>
      </w:r>
      <w:r w:rsidRPr="00482793">
        <w:rPr>
          <w:rFonts w:ascii="Times New Roman" w:eastAsia="Times New Roman" w:hAnsi="Times New Roman" w:cs="Times New Roman"/>
          <w:sz w:val="24"/>
          <w:szCs w:val="24"/>
        </w:rPr>
        <w:t xml:space="preserve">compositional shifts in donor systems </w:t>
      </w:r>
      <w:r w:rsidR="009942BA" w:rsidRPr="00482793">
        <w:rPr>
          <w:rFonts w:ascii="Times New Roman" w:eastAsia="Times New Roman" w:hAnsi="Times New Roman" w:cs="Times New Roman"/>
          <w:sz w:val="24"/>
          <w:szCs w:val="24"/>
        </w:rPr>
        <w:t>could</w:t>
      </w:r>
      <w:r w:rsidRPr="00482793">
        <w:rPr>
          <w:rFonts w:ascii="Times New Roman" w:eastAsia="Times New Roman" w:hAnsi="Times New Roman" w:cs="Times New Roman"/>
          <w:sz w:val="24"/>
          <w:szCs w:val="24"/>
        </w:rPr>
        <w:t xml:space="preserve"> modify </w:t>
      </w:r>
      <w:r w:rsidR="000A0F07" w:rsidRPr="00482793">
        <w:rPr>
          <w:rFonts w:ascii="Times New Roman" w:eastAsia="Times New Roman" w:hAnsi="Times New Roman" w:cs="Times New Roman"/>
          <w:sz w:val="24"/>
          <w:szCs w:val="24"/>
        </w:rPr>
        <w:t>consumer performance</w:t>
      </w:r>
      <w:r w:rsidR="0029273F" w:rsidRPr="00482793">
        <w:rPr>
          <w:rFonts w:ascii="Times New Roman" w:eastAsia="Times New Roman" w:hAnsi="Times New Roman" w:cs="Times New Roman"/>
          <w:sz w:val="24"/>
          <w:szCs w:val="24"/>
        </w:rPr>
        <w:t>. For example, a mixed diet of low and high quality detritus can stimulate grazing but reduce lipid content of consumers</w:t>
      </w:r>
      <w:r w:rsidR="00A05E95" w:rsidRPr="00482793">
        <w:rPr>
          <w:rFonts w:ascii="Times New Roman" w:eastAsia="Times New Roman" w:hAnsi="Times New Roman" w:cs="Times New Roman"/>
          <w:sz w:val="24"/>
          <w:szCs w:val="24"/>
        </w:rPr>
        <w:t xml:space="preserve"> </w:t>
      </w:r>
      <w:r w:rsidR="00A05E95"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ZzGchbc","properties":{"formattedCitation":"(Larra\\uc0\\u241{}aga et al. 2020)","plainCitation":"(Larrañaga et al. 2020)","noteIndex":0},"citationItems":[{"id":1316,"uris":["http://zotero.org/users/6486635/items/5MEYGDJQ"],"itemData":{"id":1316,"type":"article-journal","abstract":"Riparian forests produce leaf litter of very different quality and originate packs of litter mixtures of very heterogeneous characteristics in adjacent freshwater ecosystems. Decomposition rates of these litter mixtures often show a non-additive response, with high quality leaf litter stimulating decomposition of poor resources. However, little is known about the performance of consumers facing a diet based on a litter mixture. In this study, we assess in a microcosm experiment how a small availability of a high quality resource affects the consumption and performance of the amphipod Echinogammarus berilloni. Resources of varying quality (Corylus avellana, Fraxinus excelsior, Quercus robur and Fagus sylvatica) were offered individually and supplemented (20% of the total mass) by nitrogen-rich Alnus glutinosa leaf litter. Consumption of leaf species signiﬁcantly differed when offered separately, with Alnus being the most and Quercus being the least consumed. Addition of Alnus showed only a positive net effect on the consumption when in combination with low quality resources (Quercus and Fagus). For these combinations we observed a positive complementarity effect and a negatives selection effect, i.e. the consumption of both materials was increased, but more of the low quality resource. With the offered Alnus amount, a slight increase in growth was observed but lipid content and RNA:body mass were reduced. The observed reduction in body condition was related to the quality of the predominant leaf, high quality resources (Corylus and Fraxinus) showing the largest reductions. Our study shows that a small availability of a high quality resource can stimulate the consumption of low quality organic matter, with small effects on the consumer.","container-title":"Science of The Total Environment","DOI":"10.1016/j.scitotenv.2020.138397","ISSN":"00489697","journalAbbreviation":"Science of The Total Environment","language":"en","page":"138397","source":"DOI.org (Crossref)","title":"A small supply of high quality detritus stimulates the consumption of low quality materials, but creates subtle effects on the performance of the consumer","volume":"726","author":[{"family":"Larrañaga","given":"Aitor"},{"family":"Guzmán","given":"Ioar","non-dropping-particle":"de"},{"family":"Solagaistua","given":"Libe"}],"issued":{"date-parts":[["2020",7]]}}}],"schema":"https://github.com/citation-style-language/schema/raw/master/csl-citation.json"} </w:instrText>
      </w:r>
      <w:r w:rsidR="00A05E95" w:rsidRPr="00482793">
        <w:rPr>
          <w:rFonts w:ascii="Times New Roman" w:eastAsia="Times New Roman" w:hAnsi="Times New Roman" w:cs="Times New Roman"/>
          <w:sz w:val="24"/>
          <w:szCs w:val="24"/>
        </w:rPr>
        <w:fldChar w:fldCharType="separate"/>
      </w:r>
      <w:r w:rsidR="00592A8B" w:rsidRPr="00482793">
        <w:rPr>
          <w:rFonts w:ascii="Times New Roman" w:hAnsi="Times New Roman" w:cs="Times New Roman"/>
          <w:sz w:val="24"/>
          <w:szCs w:val="24"/>
        </w:rPr>
        <w:t>(Larrañaga et al. 2020)</w:t>
      </w:r>
      <w:r w:rsidR="00A05E95"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The direction of these impacts will at least depend on the relative quality of the </w:t>
      </w:r>
      <w:r w:rsidR="009942BA" w:rsidRPr="00482793">
        <w:rPr>
          <w:rFonts w:ascii="Times New Roman" w:eastAsia="Times New Roman" w:hAnsi="Times New Roman" w:cs="Times New Roman"/>
          <w:sz w:val="24"/>
          <w:szCs w:val="24"/>
        </w:rPr>
        <w:t>subsidy</w:t>
      </w:r>
      <w:r w:rsidR="000A0F07" w:rsidRPr="00482793">
        <w:rPr>
          <w:rFonts w:ascii="Times New Roman" w:eastAsia="Times New Roman" w:hAnsi="Times New Roman" w:cs="Times New Roman"/>
          <w:sz w:val="24"/>
          <w:szCs w:val="24"/>
        </w:rPr>
        <w:t xml:space="preserve"> before and after these </w:t>
      </w:r>
      <w:r w:rsidR="009942BA" w:rsidRPr="00482793">
        <w:rPr>
          <w:rFonts w:ascii="Times New Roman" w:eastAsia="Times New Roman" w:hAnsi="Times New Roman" w:cs="Times New Roman"/>
          <w:sz w:val="24"/>
          <w:szCs w:val="24"/>
        </w:rPr>
        <w:t>shifts</w:t>
      </w:r>
      <w:r w:rsidR="000A0F07" w:rsidRPr="00482793">
        <w:rPr>
          <w:rFonts w:ascii="Times New Roman" w:eastAsia="Times New Roman" w:hAnsi="Times New Roman" w:cs="Times New Roman"/>
          <w:sz w:val="24"/>
          <w:szCs w:val="24"/>
        </w:rPr>
        <w:t xml:space="preserve">. Second, compositional shifts in donor systems could shift feeding to/from </w:t>
      </w:r>
      <w:r w:rsidR="009942BA" w:rsidRPr="00482793">
        <w:rPr>
          <w:rFonts w:ascii="Times New Roman" w:eastAsia="Times New Roman" w:hAnsi="Times New Roman" w:cs="Times New Roman"/>
          <w:sz w:val="24"/>
          <w:szCs w:val="24"/>
        </w:rPr>
        <w:t xml:space="preserve">resident </w:t>
      </w:r>
      <w:r w:rsidR="000A0F07" w:rsidRPr="00482793">
        <w:rPr>
          <w:rFonts w:ascii="Times New Roman" w:eastAsia="Times New Roman" w:hAnsi="Times New Roman" w:cs="Times New Roman"/>
          <w:sz w:val="24"/>
          <w:szCs w:val="24"/>
        </w:rPr>
        <w:t>resources</w:t>
      </w:r>
      <w:r w:rsidR="009942BA" w:rsidRPr="00482793">
        <w:rPr>
          <w:rFonts w:ascii="Times New Roman" w:eastAsia="Times New Roman" w:hAnsi="Times New Roman" w:cs="Times New Roman"/>
          <w:sz w:val="24"/>
          <w:szCs w:val="24"/>
        </w:rPr>
        <w:t xml:space="preserve"> in recipient habitats</w:t>
      </w:r>
      <w:r w:rsidR="004F663C" w:rsidRPr="00482793">
        <w:rPr>
          <w:rFonts w:ascii="Times New Roman" w:eastAsia="Times New Roman" w:hAnsi="Times New Roman" w:cs="Times New Roman"/>
          <w:sz w:val="24"/>
          <w:szCs w:val="24"/>
        </w:rPr>
        <w:t xml:space="preserve"> </w:t>
      </w:r>
      <w:r w:rsidR="004F663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6Gee9ZoW","properties":{"formattedCitation":"(Duggins et al. 1989, Bustamante et al. 1995, Parker and Hay 2005)","plainCitation":"(Duggins et al. 1989, Bustamante et al. 1995, Parker and Hay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110,"uris":["http://zotero.org/users/6486635/items/HMX79LMI"],"itemData":{"id":110,"type":"article-journal","abstract":"In contrast to expectations of the enemy release hypothesis, but consistent with the notion of biotic resistance, we found that native generalist crayﬁshes preferred exotic over native freshwater plants by a 3 : 1 ratio when plants were paired by taxonomic relatedness. Native crayﬁshes also preferred exotic over native plants when tested across 57 native and 15 exotic plants found growing sympatrically at 11 sites throughout the southeastern USA. Exotic grass carp that share little evolutionary history with most of these plants exhibited no preference for native vs. exotic species. Analyses of three terrestrial data sets showed similar patterns, with native herbivores generally preferring exotic plants, while exotic herbivores rarely exhibited a preference. Thus, exotic plants may escape their coevolved herbivores only to be preferentially consumed by the native generalist herbivores in their new ranges, suggesting that native herbivores may provide biotic resistance to plant invasions.","container-title":"Ecology Letters","DOI":"10.1111/j.1461-0248.2005.00799.x","ISSN":"1461-023X, 1461-0248","issue":"9","journalAbbreviation":"Ecology Letters","language":"en","page":"959-967","source":"DOI.org (Crossref)","title":"Biotic resistance to plant invasions? Native herbivores prefer non‐native plants","title-short":"Biotic resistance to plant invasions?","volume":"8","author":[{"family":"Parker","given":"John D."},{"family":"Hay","given":"Mark E."}],"issued":{"date-parts":[["2005",9]]}}}],"schema":"https://github.com/citation-style-language/schema/raw/master/csl-citation.json"} </w:instrText>
      </w:r>
      <w:r w:rsidR="004F663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Duggins et al. 1989, Bustamante et al. 1995, Parker and Hay 2005)</w:t>
      </w:r>
      <w:r w:rsidR="004F663C"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w:t>
      </w:r>
      <w:r w:rsidR="0029273F" w:rsidRPr="00482793">
        <w:rPr>
          <w:rFonts w:ascii="Times New Roman" w:eastAsia="Times New Roman" w:hAnsi="Times New Roman" w:cs="Times New Roman"/>
          <w:sz w:val="24"/>
          <w:szCs w:val="24"/>
        </w:rPr>
        <w:t>In particular</w:t>
      </w:r>
      <w:r w:rsidR="000A0F07" w:rsidRPr="00482793">
        <w:rPr>
          <w:rFonts w:ascii="Times New Roman" w:eastAsia="Times New Roman" w:hAnsi="Times New Roman" w:cs="Times New Roman"/>
          <w:sz w:val="24"/>
          <w:szCs w:val="24"/>
        </w:rPr>
        <w:t xml:space="preserve">, if novel subsidies are less preferred by recipient consumers, the arrival of novel subsidies may shift consumption onto </w:t>
      </w:r>
      <w:r w:rsidR="009942BA" w:rsidRPr="00482793">
        <w:rPr>
          <w:rFonts w:ascii="Times New Roman" w:eastAsia="Times New Roman" w:hAnsi="Times New Roman" w:cs="Times New Roman"/>
          <w:sz w:val="24"/>
          <w:szCs w:val="24"/>
        </w:rPr>
        <w:t>resident</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resources/species. Both altered consumer performance and preference could change</w:t>
      </w:r>
      <w:r w:rsidR="00377057" w:rsidRPr="00482793">
        <w:rPr>
          <w:rFonts w:ascii="Times New Roman" w:eastAsia="Times New Roman" w:hAnsi="Times New Roman" w:cs="Times New Roman"/>
          <w:sz w:val="24"/>
          <w:szCs w:val="24"/>
        </w:rPr>
        <w:t xml:space="preserve"> the strength of</w:t>
      </w:r>
      <w:r w:rsidR="000A0F07" w:rsidRPr="00482793">
        <w:rPr>
          <w:rFonts w:ascii="Times New Roman" w:eastAsia="Times New Roman" w:hAnsi="Times New Roman" w:cs="Times New Roman"/>
          <w:sz w:val="24"/>
          <w:szCs w:val="24"/>
        </w:rPr>
        <w:t xml:space="preserve"> interactions</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between recipient consumers and the species they interact with</w:t>
      </w:r>
      <w:r w:rsidR="007C72E3" w:rsidRPr="00482793">
        <w:rPr>
          <w:rFonts w:ascii="Times New Roman" w:eastAsia="Times New Roman" w:hAnsi="Times New Roman" w:cs="Times New Roman"/>
          <w:sz w:val="24"/>
          <w:szCs w:val="24"/>
        </w:rPr>
        <w:t xml:space="preserve"> </w:t>
      </w:r>
      <w:r w:rsidR="007C72E3"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OsPn7KJA","properties":{"formattedCitation":"(Polis and Strong 1996)","plainCitation":"(Polis and Strong 1996)","noteIndex":0},"citationItems":[{"id":1267,"uris":["http://zotero.org/users/6486635/items/I8A4NWJ6"],"itemData":{"id":1267,"type":"article-journal","abstrac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container-title":"The American Naturalist","DOI":"10.1086/285880","ISSN":"0003-0147, 1537-5323","issue":"5","journalAbbreviation":"The American Naturalist","language":"en","page":"813-846","source":"DOI.org (Crossref)","title":"Food web complexity and community dynamics","volume":"147","author":[{"family":"Polis","given":"Gary A."},{"family":"Strong","given":"Donald R."}],"issued":{"date-parts":[["1996",5]]}}}],"schema":"https://github.com/citation-style-language/schema/raw/master/csl-citation.json"} </w:instrText>
      </w:r>
      <w:r w:rsidR="007C72E3"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Strong 1996)</w:t>
      </w:r>
      <w:r w:rsidR="007C72E3"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w:t>
      </w:r>
    </w:p>
    <w:p w14:paraId="2813C20B" w14:textId="48C74279" w:rsidR="00777A4F" w:rsidRDefault="00856EC1" w:rsidP="00777A4F">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ritivore response to novel resources is challenging to predict given </w:t>
      </w:r>
      <w:r w:rsidR="00136946">
        <w:rPr>
          <w:rFonts w:ascii="Times New Roman" w:eastAsia="Times New Roman" w:hAnsi="Times New Roman" w:cs="Times New Roman"/>
          <w:sz w:val="24"/>
          <w:szCs w:val="24"/>
        </w:rPr>
        <w:t xml:space="preserve">that </w:t>
      </w:r>
      <w:commentRangeStart w:id="4"/>
      <w:r w:rsidR="00136946">
        <w:rPr>
          <w:rFonts w:ascii="Times New Roman" w:eastAsia="Times New Roman" w:hAnsi="Times New Roman" w:cs="Times New Roman"/>
          <w:sz w:val="24"/>
          <w:szCs w:val="24"/>
        </w:rPr>
        <w:t>1</w:t>
      </w:r>
      <w:commentRangeEnd w:id="4"/>
      <w:r w:rsidR="00A97E68">
        <w:rPr>
          <w:rStyle w:val="CommentReference"/>
        </w:rPr>
        <w:commentReference w:id="4"/>
      </w:r>
      <w:r w:rsidR="00136946">
        <w:rPr>
          <w:rFonts w:ascii="Times New Roman" w:eastAsia="Times New Roman" w:hAnsi="Times New Roman" w:cs="Times New Roman"/>
          <w:sz w:val="24"/>
          <w:szCs w:val="24"/>
        </w:rPr>
        <w:t>) most theor</w:t>
      </w:r>
      <w:ins w:id="5" w:author="Matthew Edwards" w:date="2024-01-07T16:09:00Z">
        <w:r w:rsidR="00A97E68">
          <w:rPr>
            <w:rFonts w:ascii="Times New Roman" w:eastAsia="Times New Roman" w:hAnsi="Times New Roman" w:cs="Times New Roman"/>
            <w:sz w:val="24"/>
            <w:szCs w:val="24"/>
          </w:rPr>
          <w:t>ies</w:t>
        </w:r>
      </w:ins>
      <w:del w:id="6" w:author="Matthew Edwards" w:date="2024-01-07T16:09:00Z">
        <w:r w:rsidR="00136946" w:rsidDel="00A97E68">
          <w:rPr>
            <w:rFonts w:ascii="Times New Roman" w:eastAsia="Times New Roman" w:hAnsi="Times New Roman" w:cs="Times New Roman"/>
            <w:sz w:val="24"/>
            <w:szCs w:val="24"/>
          </w:rPr>
          <w:delText>y</w:delText>
        </w:r>
      </w:del>
      <w:r w:rsidR="00136946">
        <w:rPr>
          <w:rFonts w:ascii="Times New Roman" w:eastAsia="Times New Roman" w:hAnsi="Times New Roman" w:cs="Times New Roman"/>
          <w:sz w:val="24"/>
          <w:szCs w:val="24"/>
        </w:rPr>
        <w:t xml:space="preserve"> </w:t>
      </w:r>
      <w:commentRangeStart w:id="7"/>
      <w:del w:id="8" w:author="Matthew Edwards" w:date="2024-01-07T16:09:00Z">
        <w:r w:rsidR="00136946" w:rsidDel="00A97E68">
          <w:rPr>
            <w:rFonts w:ascii="Times New Roman" w:eastAsia="Times New Roman" w:hAnsi="Times New Roman" w:cs="Times New Roman"/>
            <w:sz w:val="24"/>
            <w:szCs w:val="24"/>
          </w:rPr>
          <w:delText xml:space="preserve">has </w:delText>
        </w:r>
      </w:del>
      <w:ins w:id="9" w:author="Matthew Edwards" w:date="2024-01-07T16:09:00Z">
        <w:r w:rsidR="00A97E68">
          <w:rPr>
            <w:rFonts w:ascii="Times New Roman" w:eastAsia="Times New Roman" w:hAnsi="Times New Roman" w:cs="Times New Roman"/>
            <w:sz w:val="24"/>
            <w:szCs w:val="24"/>
          </w:rPr>
          <w:t>have</w:t>
        </w:r>
        <w:commentRangeEnd w:id="7"/>
        <w:r w:rsidR="00A97E68">
          <w:rPr>
            <w:rStyle w:val="CommentReference"/>
          </w:rPr>
          <w:commentReference w:id="7"/>
        </w:r>
        <w:r w:rsidR="00A97E68">
          <w:rPr>
            <w:rFonts w:ascii="Times New Roman" w:eastAsia="Times New Roman" w:hAnsi="Times New Roman" w:cs="Times New Roman"/>
            <w:sz w:val="24"/>
            <w:szCs w:val="24"/>
          </w:rPr>
          <w:t xml:space="preserve"> </w:t>
        </w:r>
      </w:ins>
      <w:r w:rsidR="00136946">
        <w:rPr>
          <w:rFonts w:ascii="Times New Roman" w:eastAsia="Times New Roman" w:hAnsi="Times New Roman" w:cs="Times New Roman"/>
          <w:sz w:val="24"/>
          <w:szCs w:val="24"/>
        </w:rPr>
        <w:t>focused on predicting responses of native microbes and consumers to novel resources and 2) these theories disagree with each other. For example, microbial studies generated t</w:t>
      </w:r>
      <w:r w:rsidR="009942BA" w:rsidRPr="00482793">
        <w:rPr>
          <w:rFonts w:ascii="Times New Roman" w:eastAsia="Times New Roman" w:hAnsi="Times New Roman" w:cs="Times New Roman"/>
          <w:sz w:val="24"/>
          <w:szCs w:val="24"/>
        </w:rPr>
        <w:t>he Home-Field Advantage Hypothesis</w:t>
      </w:r>
      <w:ins w:id="10" w:author="Matthew Edwards" w:date="2024-01-07T16:10:00Z">
        <w:r w:rsidR="00A97E68">
          <w:rPr>
            <w:rFonts w:ascii="Times New Roman" w:eastAsia="Times New Roman" w:hAnsi="Times New Roman" w:cs="Times New Roman"/>
            <w:sz w:val="24"/>
            <w:szCs w:val="24"/>
          </w:rPr>
          <w:t>,</w:t>
        </w:r>
      </w:ins>
      <w:r w:rsidR="009942BA" w:rsidRPr="00482793">
        <w:rPr>
          <w:rFonts w:ascii="Times New Roman" w:eastAsia="Times New Roman" w:hAnsi="Times New Roman" w:cs="Times New Roman"/>
          <w:sz w:val="24"/>
          <w:szCs w:val="24"/>
        </w:rPr>
        <w:t xml:space="preserve"> </w:t>
      </w:r>
      <w:r w:rsidR="00136946">
        <w:rPr>
          <w:rFonts w:ascii="Times New Roman" w:eastAsia="Times New Roman" w:hAnsi="Times New Roman" w:cs="Times New Roman"/>
          <w:sz w:val="24"/>
          <w:szCs w:val="24"/>
        </w:rPr>
        <w:t xml:space="preserve">which </w:t>
      </w:r>
      <w:r w:rsidR="009942BA" w:rsidRPr="00482793">
        <w:rPr>
          <w:rFonts w:ascii="Times New Roman" w:eastAsia="Times New Roman" w:hAnsi="Times New Roman" w:cs="Times New Roman"/>
          <w:sz w:val="24"/>
          <w:szCs w:val="24"/>
        </w:rPr>
        <w:t xml:space="preserve">predicts that </w:t>
      </w:r>
      <w:r w:rsidR="00136946">
        <w:rPr>
          <w:rFonts w:ascii="Times New Roman" w:eastAsia="Times New Roman" w:hAnsi="Times New Roman" w:cs="Times New Roman"/>
          <w:sz w:val="24"/>
          <w:szCs w:val="24"/>
        </w:rPr>
        <w:t>microbes</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will underutilize novel resources, primarily because of a lack of evolutionary history. In contrast, the Prey Naiveté Hypothesis predicts that consumers will prefer novel resources because </w:t>
      </w:r>
      <w:r w:rsidR="00136946">
        <w:rPr>
          <w:rFonts w:ascii="Times New Roman" w:eastAsia="Times New Roman" w:hAnsi="Times New Roman" w:cs="Times New Roman"/>
          <w:sz w:val="24"/>
          <w:szCs w:val="24"/>
        </w:rPr>
        <w:t>a</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lack of evolutionary history limits the ability of prey to defend against novel consumers.</w:t>
      </w:r>
      <w:r w:rsidR="00D65763" w:rsidRPr="00482793">
        <w:rPr>
          <w:rFonts w:ascii="Times New Roman" w:eastAsia="Times New Roman" w:hAnsi="Times New Roman" w:cs="Times New Roman"/>
          <w:sz w:val="24"/>
          <w:szCs w:val="24"/>
        </w:rPr>
        <w:t xml:space="preserve"> </w:t>
      </w:r>
      <w:r w:rsidR="00136946">
        <w:rPr>
          <w:rFonts w:ascii="Times New Roman" w:eastAsia="Times New Roman" w:hAnsi="Times New Roman" w:cs="Times New Roman"/>
          <w:sz w:val="24"/>
          <w:szCs w:val="24"/>
        </w:rPr>
        <w:t>Further, t</w:t>
      </w:r>
      <w:r w:rsidR="009942BA" w:rsidRPr="00482793">
        <w:rPr>
          <w:rFonts w:ascii="Times New Roman" w:eastAsia="Times New Roman" w:hAnsi="Times New Roman" w:cs="Times New Roman"/>
          <w:sz w:val="24"/>
          <w:szCs w:val="24"/>
        </w:rPr>
        <w:t xml:space="preserve">wo meta-analyses have been unable to resolve </w:t>
      </w:r>
      <w:r w:rsidR="009942BA" w:rsidRPr="00482793">
        <w:rPr>
          <w:rFonts w:ascii="Times New Roman" w:eastAsia="Times New Roman" w:hAnsi="Times New Roman" w:cs="Times New Roman"/>
          <w:sz w:val="24"/>
          <w:szCs w:val="24"/>
        </w:rPr>
        <w:lastRenderedPageBreak/>
        <w:t>these discrepancies</w:t>
      </w:r>
      <w:r w:rsidR="00BF3E01" w:rsidRPr="00482793">
        <w:rPr>
          <w:rFonts w:ascii="Times New Roman" w:eastAsia="Times New Roman" w:hAnsi="Times New Roman" w:cs="Times New Roman"/>
          <w:sz w:val="24"/>
          <w:szCs w:val="24"/>
        </w:rPr>
        <w:t>. In the first, invasive plants had weakly negative or neutral impacts on detritivore abundance in three ecosystems (wetlands, woodlands, and grasslands</w:t>
      </w:r>
      <w:r w:rsidR="00B43419" w:rsidRPr="00482793">
        <w:rPr>
          <w:rFonts w:ascii="Times New Roman" w:eastAsia="Times New Roman" w:hAnsi="Times New Roman" w:cs="Times New Roman"/>
          <w:sz w:val="24"/>
          <w:szCs w:val="24"/>
        </w:rPr>
        <w:t>;</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9NJFP2FW","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 xml:space="preserve"> </w:t>
      </w:r>
      <w:r w:rsidR="005F477C" w:rsidRPr="00482793">
        <w:rPr>
          <w:rFonts w:ascii="Times New Roman" w:eastAsia="Times New Roman" w:hAnsi="Times New Roman" w:cs="Times New Roman"/>
          <w:noProof/>
          <w:sz w:val="24"/>
          <w:szCs w:val="24"/>
        </w:rPr>
        <w:t>McCary et al. 2016)</w:t>
      </w:r>
      <w:r w:rsidR="00A963DC" w:rsidRPr="00482793">
        <w:rPr>
          <w:rFonts w:ascii="Times New Roman" w:eastAsia="Times New Roman" w:hAnsi="Times New Roman" w:cs="Times New Roman"/>
          <w:sz w:val="24"/>
          <w:szCs w:val="24"/>
        </w:rPr>
        <w:fldChar w:fldCharType="end"/>
      </w:r>
      <w:r w:rsidR="00BF3E01" w:rsidRPr="00482793">
        <w:rPr>
          <w:rFonts w:ascii="Times New Roman" w:eastAsia="Times New Roman" w:hAnsi="Times New Roman" w:cs="Times New Roman"/>
          <w:sz w:val="24"/>
          <w:szCs w:val="24"/>
        </w:rPr>
        <w:t xml:space="preserve">. In contrast, </w:t>
      </w:r>
      <w:r w:rsidR="00B43419" w:rsidRPr="00482793">
        <w:rPr>
          <w:rFonts w:ascii="Times New Roman" w:eastAsia="Times New Roman" w:hAnsi="Times New Roman" w:cs="Times New Roman"/>
          <w:sz w:val="24"/>
          <w:szCs w:val="24"/>
        </w:rPr>
        <w:t>a</w:t>
      </w:r>
      <w:r w:rsidR="00BF3E01" w:rsidRPr="00482793">
        <w:rPr>
          <w:rFonts w:ascii="Times New Roman" w:eastAsia="Times New Roman" w:hAnsi="Times New Roman" w:cs="Times New Roman"/>
          <w:sz w:val="24"/>
          <w:szCs w:val="24"/>
        </w:rPr>
        <w:t xml:space="preserve"> second meta-analysis</w:t>
      </w:r>
      <w:r w:rsidR="00B43419" w:rsidRPr="00482793">
        <w:rPr>
          <w:rFonts w:ascii="Times New Roman" w:eastAsia="Times New Roman" w:hAnsi="Times New Roman" w:cs="Times New Roman"/>
          <w:sz w:val="24"/>
          <w:szCs w:val="24"/>
        </w:rPr>
        <w:t xml:space="preserve"> found that leaf litter from invasive plants increased soil detritivore abundance </w:t>
      </w:r>
      <w:r w:rsidR="001A1405" w:rsidRPr="00482793">
        <w:rPr>
          <w:rFonts w:ascii="Times New Roman" w:eastAsia="Times New Roman" w:hAnsi="Times New Roman" w:cs="Times New Roman"/>
          <w:sz w:val="24"/>
          <w:szCs w:val="24"/>
        </w:rPr>
        <w:t xml:space="preserve">in </w:t>
      </w:r>
      <w:r w:rsidR="009942BA" w:rsidRPr="00482793">
        <w:rPr>
          <w:rFonts w:ascii="Times New Roman" w:eastAsia="Times New Roman" w:hAnsi="Times New Roman" w:cs="Times New Roman"/>
          <w:sz w:val="24"/>
          <w:szCs w:val="24"/>
        </w:rPr>
        <w:t xml:space="preserve">recipient habitats </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wJy3JKiL","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00B43419" w:rsidRPr="00482793">
        <w:rPr>
          <w:rFonts w:ascii="Times New Roman" w:eastAsia="Times New Roman" w:hAnsi="Times New Roman" w:cs="Times New Roman"/>
          <w:sz w:val="24"/>
          <w:szCs w:val="24"/>
        </w:rPr>
        <w:t>.</w:t>
      </w:r>
      <w:r w:rsidR="00D84F8D"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he uncertainty about invasion impacts on detritivores extends to </w:t>
      </w:r>
      <w:r w:rsidR="00136946">
        <w:rPr>
          <w:rFonts w:ascii="Times New Roman" w:eastAsia="Times New Roman" w:hAnsi="Times New Roman" w:cs="Times New Roman"/>
          <w:sz w:val="24"/>
          <w:szCs w:val="24"/>
        </w:rPr>
        <w:t xml:space="preserve">consumers of </w:t>
      </w:r>
      <w:r w:rsidR="009942BA" w:rsidRPr="00482793">
        <w:rPr>
          <w:rFonts w:ascii="Times New Roman" w:eastAsia="Times New Roman" w:hAnsi="Times New Roman" w:cs="Times New Roman"/>
          <w:sz w:val="24"/>
          <w:szCs w:val="24"/>
        </w:rPr>
        <w:t>seaweed</w:t>
      </w:r>
      <w:r w:rsidR="00136946">
        <w:rPr>
          <w:rFonts w:ascii="Times New Roman" w:eastAsia="Times New Roman" w:hAnsi="Times New Roman" w:cs="Times New Roman"/>
          <w:sz w:val="24"/>
          <w:szCs w:val="24"/>
        </w:rPr>
        <w:t xml:space="preserve"> detritus</w:t>
      </w:r>
      <w:r w:rsidR="009942BA" w:rsidRPr="00482793">
        <w:rPr>
          <w:rFonts w:ascii="Times New Roman" w:eastAsia="Times New Roman" w:hAnsi="Times New Roman" w:cs="Times New Roman"/>
          <w:sz w:val="24"/>
          <w:szCs w:val="24"/>
        </w:rPr>
        <w:t>.</w:t>
      </w:r>
      <w:r w:rsidR="00F54F99" w:rsidRPr="00482793">
        <w:rPr>
          <w:rFonts w:ascii="Times New Roman" w:eastAsia="Times New Roman" w:hAnsi="Times New Roman" w:cs="Times New Roman"/>
          <w:sz w:val="24"/>
          <w:szCs w:val="24"/>
        </w:rPr>
        <w:t xml:space="preserve"> </w:t>
      </w:r>
      <w:r w:rsidR="00602EC9" w:rsidRPr="00482793">
        <w:rPr>
          <w:rFonts w:ascii="Times New Roman" w:eastAsia="Times New Roman" w:hAnsi="Times New Roman" w:cs="Times New Roman"/>
          <w:sz w:val="24"/>
          <w:szCs w:val="24"/>
        </w:rPr>
        <w:t>For example,</w:t>
      </w:r>
      <w:r w:rsidR="00007575" w:rsidRPr="00482793">
        <w:rPr>
          <w:rFonts w:ascii="Times New Roman" w:eastAsia="Times New Roman" w:hAnsi="Times New Roman" w:cs="Times New Roman"/>
          <w:sz w:val="24"/>
          <w:szCs w:val="24"/>
        </w:rPr>
        <w:t xml:space="preserve"> </w:t>
      </w:r>
      <w:r w:rsidR="0087544E" w:rsidRPr="00482793">
        <w:rPr>
          <w:rFonts w:ascii="Times New Roman" w:eastAsia="Times New Roman" w:hAnsi="Times New Roman" w:cs="Times New Roman"/>
          <w:sz w:val="24"/>
          <w:szCs w:val="24"/>
        </w:rPr>
        <w:t>one</w:t>
      </w:r>
      <w:r w:rsidR="00F123A8" w:rsidRPr="00482793">
        <w:rPr>
          <w:rFonts w:ascii="Times New Roman" w:eastAsia="Times New Roman" w:hAnsi="Times New Roman" w:cs="Times New Roman"/>
          <w:sz w:val="24"/>
          <w:szCs w:val="24"/>
        </w:rPr>
        <w:t xml:space="preserve"> meta-analysis found</w:t>
      </w:r>
      <w:r w:rsidR="00C50FD4" w:rsidRPr="00482793">
        <w:rPr>
          <w:rFonts w:ascii="Times New Roman" w:eastAsia="Times New Roman" w:hAnsi="Times New Roman" w:cs="Times New Roman"/>
          <w:sz w:val="24"/>
          <w:szCs w:val="24"/>
        </w:rPr>
        <w:t xml:space="preserve"> no </w:t>
      </w:r>
      <w:r w:rsidR="00007575" w:rsidRPr="00482793">
        <w:rPr>
          <w:rFonts w:ascii="Times New Roman" w:eastAsia="Times New Roman" w:hAnsi="Times New Roman" w:cs="Times New Roman"/>
          <w:sz w:val="24"/>
          <w:szCs w:val="24"/>
        </w:rPr>
        <w:t xml:space="preserve">overall </w:t>
      </w:r>
      <w:r w:rsidR="00C50FD4" w:rsidRPr="00482793">
        <w:rPr>
          <w:rFonts w:ascii="Times New Roman" w:eastAsia="Times New Roman" w:hAnsi="Times New Roman" w:cs="Times New Roman"/>
          <w:sz w:val="24"/>
          <w:szCs w:val="24"/>
        </w:rPr>
        <w:t>effect</w:t>
      </w:r>
      <w:r w:rsidR="00007575"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t xml:space="preserve">of </w:t>
      </w:r>
      <w:r w:rsidR="00007575" w:rsidRPr="00482793">
        <w:rPr>
          <w:rFonts w:ascii="Times New Roman" w:eastAsia="Times New Roman" w:hAnsi="Times New Roman" w:cs="Times New Roman"/>
          <w:sz w:val="24"/>
          <w:szCs w:val="24"/>
        </w:rPr>
        <w:t>seaweed invasions</w:t>
      </w:r>
      <w:r w:rsidR="00F123A8" w:rsidRPr="00482793">
        <w:rPr>
          <w:rFonts w:ascii="Times New Roman" w:eastAsia="Times New Roman" w:hAnsi="Times New Roman" w:cs="Times New Roman"/>
          <w:sz w:val="24"/>
          <w:szCs w:val="24"/>
        </w:rPr>
        <w:t xml:space="preserve"> on</w:t>
      </w:r>
      <w:r w:rsidR="00C50FD4" w:rsidRPr="00482793">
        <w:rPr>
          <w:rFonts w:ascii="Times New Roman" w:eastAsia="Times New Roman" w:hAnsi="Times New Roman" w:cs="Times New Roman"/>
          <w:sz w:val="24"/>
          <w:szCs w:val="24"/>
        </w:rPr>
        <w:t xml:space="preserve"> density, biomass, and growth of consumer species</w:t>
      </w:r>
      <w:r w:rsidR="00F123A8"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TAJQqk1","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aggi et al. 2015)</w:t>
      </w:r>
      <w:r w:rsidR="00F123A8" w:rsidRPr="00482793">
        <w:rPr>
          <w:rFonts w:ascii="Times New Roman" w:eastAsia="Times New Roman" w:hAnsi="Times New Roman" w:cs="Times New Roman"/>
          <w:sz w:val="24"/>
          <w:szCs w:val="24"/>
        </w:rPr>
        <w:fldChar w:fldCharType="end"/>
      </w:r>
      <w:r w:rsidR="00F123A8" w:rsidRPr="00482793">
        <w:rPr>
          <w:rFonts w:ascii="Times New Roman" w:eastAsia="Times New Roman" w:hAnsi="Times New Roman" w:cs="Times New Roman"/>
          <w:sz w:val="24"/>
          <w:szCs w:val="24"/>
        </w:rPr>
        <w:t xml:space="preserve">. </w:t>
      </w:r>
      <w:r w:rsidR="00C01BC9" w:rsidRPr="00482793">
        <w:rPr>
          <w:rFonts w:ascii="Times New Roman" w:eastAsia="Times New Roman" w:hAnsi="Times New Roman" w:cs="Times New Roman"/>
          <w:sz w:val="24"/>
          <w:szCs w:val="24"/>
        </w:rPr>
        <w:t xml:space="preserve">Another meta-analysis found that </w:t>
      </w:r>
      <w:r w:rsidR="009942BA" w:rsidRPr="00482793">
        <w:rPr>
          <w:rFonts w:ascii="Times New Roman" w:eastAsia="Times New Roman" w:hAnsi="Times New Roman" w:cs="Times New Roman"/>
          <w:sz w:val="24"/>
          <w:szCs w:val="24"/>
        </w:rPr>
        <w:t xml:space="preserve">arthropods, but not mollusks, had reduced preference for </w:t>
      </w:r>
      <w:r w:rsidR="00C01BC9" w:rsidRPr="00482793">
        <w:rPr>
          <w:rFonts w:ascii="Times New Roman" w:eastAsia="Times New Roman" w:hAnsi="Times New Roman" w:cs="Times New Roman"/>
          <w:sz w:val="24"/>
          <w:szCs w:val="24"/>
        </w:rPr>
        <w:t>non-native red seaweeds</w:t>
      </w:r>
      <w:r w:rsidR="000D70B7"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DCbqIxe4","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0D70B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Swantje et al. 2017)</w:t>
      </w:r>
      <w:r w:rsidR="000D70B7" w:rsidRPr="00482793">
        <w:rPr>
          <w:rFonts w:ascii="Times New Roman" w:eastAsia="Times New Roman" w:hAnsi="Times New Roman" w:cs="Times New Roman"/>
          <w:sz w:val="24"/>
          <w:szCs w:val="24"/>
        </w:rPr>
        <w:fldChar w:fldCharType="end"/>
      </w:r>
      <w:r w:rsidR="00602EC9" w:rsidRPr="00482793">
        <w:rPr>
          <w:rFonts w:ascii="Times New Roman" w:eastAsia="Times New Roman" w:hAnsi="Times New Roman" w:cs="Times New Roman"/>
          <w:sz w:val="24"/>
          <w:szCs w:val="24"/>
        </w:rPr>
        <w:t>.</w:t>
      </w:r>
    </w:p>
    <w:p w14:paraId="11CF54FE" w14:textId="1514065C" w:rsidR="0024109F" w:rsidRDefault="004E6410" w:rsidP="00777A4F">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w:t>
      </w:r>
      <w:r w:rsidR="00F75E0D" w:rsidRPr="00482793">
        <w:rPr>
          <w:rFonts w:ascii="Times New Roman" w:eastAsia="Times New Roman" w:hAnsi="Times New Roman" w:cs="Times New Roman"/>
          <w:sz w:val="24"/>
          <w:szCs w:val="24"/>
        </w:rPr>
        <w:t xml:space="preserve">tested the impacts of </w:t>
      </w:r>
      <w:r w:rsidR="009942BA" w:rsidRPr="00482793">
        <w:rPr>
          <w:rFonts w:ascii="Times New Roman" w:eastAsia="Times New Roman" w:hAnsi="Times New Roman" w:cs="Times New Roman"/>
          <w:sz w:val="24"/>
          <w:szCs w:val="24"/>
        </w:rPr>
        <w:t xml:space="preserve">a seaweed invasion </w:t>
      </w:r>
      <w:r w:rsidR="00F75E0D" w:rsidRPr="00482793">
        <w:rPr>
          <w:rFonts w:ascii="Times New Roman" w:eastAsia="Times New Roman" w:hAnsi="Times New Roman" w:cs="Times New Roman"/>
          <w:sz w:val="24"/>
          <w:szCs w:val="24"/>
        </w:rPr>
        <w:t xml:space="preserve">on growth and preference of rocky intertidal </w:t>
      </w:r>
      <w:r w:rsidR="009942BA" w:rsidRPr="00482793">
        <w:rPr>
          <w:rFonts w:ascii="Times New Roman" w:eastAsia="Times New Roman" w:hAnsi="Times New Roman" w:cs="Times New Roman"/>
          <w:sz w:val="24"/>
          <w:szCs w:val="24"/>
        </w:rPr>
        <w:t>detritivores</w:t>
      </w:r>
      <w:r w:rsidR="00F75E0D" w:rsidRPr="00482793">
        <w:rPr>
          <w:rFonts w:ascii="Times New Roman" w:eastAsia="Times New Roman" w:hAnsi="Times New Roman" w:cs="Times New Roman"/>
          <w:sz w:val="24"/>
          <w:szCs w:val="24"/>
        </w:rPr>
        <w:t>.</w:t>
      </w:r>
      <w:r w:rsidR="00214DEC"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The native wrack in this system is largely composed of </w:t>
      </w:r>
      <w:r w:rsidR="0024109F" w:rsidRPr="00482793">
        <w:rPr>
          <w:rFonts w:ascii="Times New Roman" w:eastAsia="Times New Roman" w:hAnsi="Times New Roman" w:cs="Times New Roman"/>
          <w:sz w:val="24"/>
          <w:szCs w:val="24"/>
        </w:rPr>
        <w:t xml:space="preserve">California Giant Kelp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container-title":"Journal of Shellfish Research","language":"en","page":"1-12","source":"Zotero","title":"Dietary patterns in Black abalone, Haliotis cracherodii Leach, 1814, as indicated by observation of drift algal and seagrass capture at San Nicolas island, California, USA 1982 to 2019","volume":"39","author":[{"family":"VanBlaricom","given":"Glenn R"},{"family":"Kenner","given":"Michael C"}],"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Hayes 1974, Dugan et al. 2003, VanBlaricom and Kenner 2020)</w:t>
      </w:r>
      <w:r w:rsidR="0024109F" w:rsidRPr="00482793">
        <w:rPr>
          <w:rFonts w:ascii="Times New Roman" w:eastAsia="Times New Roman" w:hAnsi="Times New Roman" w:cs="Times New Roman"/>
          <w:sz w:val="24"/>
          <w:szCs w:val="24"/>
        </w:rPr>
        <w:fldChar w:fldCharType="end"/>
      </w:r>
      <w:r w:rsidR="0024109F">
        <w:rPr>
          <w:rFonts w:ascii="Times New Roman" w:eastAsia="Times New Roman" w:hAnsi="Times New Roman" w:cs="Times New Roman"/>
          <w:sz w:val="24"/>
          <w:szCs w:val="24"/>
        </w:rPr>
        <w:t xml:space="preserve">. Kelp </w:t>
      </w:r>
      <w:r w:rsidR="0024109F" w:rsidRPr="00482793">
        <w:rPr>
          <w:rFonts w:ascii="Times New Roman" w:eastAsia="Times New Roman" w:hAnsi="Times New Roman" w:cs="Times New Roman"/>
          <w:sz w:val="24"/>
          <w:szCs w:val="24"/>
        </w:rPr>
        <w:t xml:space="preserve">is a </w:t>
      </w:r>
      <w:r w:rsidR="0024109F">
        <w:rPr>
          <w:rFonts w:ascii="Times New Roman" w:eastAsia="Times New Roman" w:hAnsi="Times New Roman" w:cs="Times New Roman"/>
          <w:sz w:val="24"/>
          <w:szCs w:val="24"/>
        </w:rPr>
        <w:t>nutritious,</w:t>
      </w:r>
      <w:r w:rsidR="0024109F" w:rsidRPr="00482793">
        <w:rPr>
          <w:rFonts w:ascii="Times New Roman" w:eastAsia="Times New Roman" w:hAnsi="Times New Roman" w:cs="Times New Roman"/>
          <w:sz w:val="24"/>
          <w:szCs w:val="24"/>
        </w:rPr>
        <w:t xml:space="preserve"> high preference food</w:t>
      </w:r>
      <w:r w:rsidR="00777A4F">
        <w:rPr>
          <w:rFonts w:ascii="Times New Roman" w:eastAsia="Times New Roman" w:hAnsi="Times New Roman" w:cs="Times New Roman"/>
          <w:sz w:val="24"/>
          <w:szCs w:val="24"/>
        </w:rPr>
        <w:t xml:space="preserve"> for various organisms including abalone and Black turban snails</w:t>
      </w:r>
      <w:r w:rsidR="0024109F" w:rsidRPr="00482793">
        <w:rPr>
          <w:rFonts w:ascii="Times New Roman" w:eastAsia="Times New Roman" w:hAnsi="Times New Roman" w:cs="Times New Roman"/>
          <w:sz w:val="24"/>
          <w:szCs w:val="24"/>
        </w:rPr>
        <w:t xml:space="preserve">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nnlJgfYk","properties":{"formattedCitation":"(Leighton and Boolootian 1963)","plainCitation":"(Leighton and Boolootian 1963)","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Leighton and Boolootian 1963)</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w:t>
      </w:r>
      <w:r w:rsidR="00777A4F" w:rsidRPr="00482793">
        <w:rPr>
          <w:rFonts w:ascii="Times New Roman" w:eastAsia="Times New Roman" w:hAnsi="Times New Roman" w:cs="Times New Roman"/>
          <w:sz w:val="24"/>
          <w:szCs w:val="24"/>
        </w:rPr>
        <w:t xml:space="preserve"> </w:t>
      </w:r>
      <w:r w:rsidR="00777A4F">
        <w:rPr>
          <w:rFonts w:ascii="Times New Roman" w:eastAsia="Times New Roman" w:hAnsi="Times New Roman" w:cs="Times New Roman"/>
          <w:sz w:val="24"/>
          <w:szCs w:val="24"/>
        </w:rPr>
        <w:t>K</w:t>
      </w:r>
      <w:r w:rsidR="0024109F" w:rsidRPr="00482793">
        <w:rPr>
          <w:rFonts w:ascii="Times New Roman" w:eastAsia="Times New Roman" w:hAnsi="Times New Roman" w:cs="Times New Roman"/>
          <w:sz w:val="24"/>
          <w:szCs w:val="24"/>
        </w:rPr>
        <w:t>elp forests</w:t>
      </w:r>
      <w:r w:rsidR="0024109F">
        <w:rPr>
          <w:rFonts w:ascii="Times New Roman" w:eastAsia="Times New Roman" w:hAnsi="Times New Roman" w:cs="Times New Roman"/>
          <w:sz w:val="24"/>
          <w:szCs w:val="24"/>
        </w:rPr>
        <w:t>, especially</w:t>
      </w:r>
      <w:r w:rsidR="0024109F"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along leeward shores, </w:t>
      </w:r>
      <w:r w:rsidR="0024109F" w:rsidRPr="00482793">
        <w:rPr>
          <w:rFonts w:ascii="Times New Roman" w:eastAsia="Times New Roman" w:hAnsi="Times New Roman" w:cs="Times New Roman"/>
          <w:sz w:val="24"/>
          <w:szCs w:val="24"/>
        </w:rPr>
        <w:t xml:space="preserve">have </w:t>
      </w:r>
      <w:r w:rsidR="0024109F">
        <w:rPr>
          <w:rFonts w:ascii="Times New Roman" w:eastAsia="Times New Roman" w:hAnsi="Times New Roman" w:cs="Times New Roman"/>
          <w:sz w:val="24"/>
          <w:szCs w:val="24"/>
        </w:rPr>
        <w:t>been invaded by</w:t>
      </w:r>
      <w:r w:rsidR="0024109F" w:rsidRPr="00482793">
        <w:rPr>
          <w:rFonts w:ascii="Times New Roman" w:eastAsia="Times New Roman" w:hAnsi="Times New Roman" w:cs="Times New Roman"/>
          <w:sz w:val="24"/>
          <w:szCs w:val="24"/>
        </w:rPr>
        <w:t xml:space="preserve"> Devilweed since 2003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aJBJMMge","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Marks et al. 2015</w:t>
      </w:r>
      <w:r w:rsidR="0024109F">
        <w:rPr>
          <w:rFonts w:ascii="Times New Roman" w:eastAsia="Times New Roman" w:hAnsi="Times New Roman" w:cs="Times New Roman"/>
          <w:noProof/>
          <w:sz w:val="24"/>
          <w:szCs w:val="24"/>
        </w:rPr>
        <w:t xml:space="preserve">, </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 xml:space="preserve">Kenner and </w:t>
      </w:r>
      <w:proofErr w:type="spellStart"/>
      <w:r w:rsidR="0024109F" w:rsidRPr="00482793">
        <w:rPr>
          <w:rFonts w:ascii="Times New Roman" w:eastAsia="Times New Roman" w:hAnsi="Times New Roman" w:cs="Times New Roman"/>
          <w:sz w:val="24"/>
          <w:szCs w:val="24"/>
        </w:rPr>
        <w:t>Tomoleoni</w:t>
      </w:r>
      <w:proofErr w:type="spellEnd"/>
      <w:r w:rsidR="0024109F" w:rsidRPr="00482793">
        <w:rPr>
          <w:rFonts w:ascii="Times New Roman" w:eastAsia="Times New Roman" w:hAnsi="Times New Roman" w:cs="Times New Roman"/>
          <w:sz w:val="24"/>
          <w:szCs w:val="24"/>
        </w:rPr>
        <w:t xml:space="preserve">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2020)</w:t>
      </w:r>
      <w:r w:rsidR="0024109F" w:rsidRPr="00482793">
        <w:rPr>
          <w:rFonts w:ascii="Times New Roman" w:eastAsia="Times New Roman" w:hAnsi="Times New Roman" w:cs="Times New Roman"/>
          <w:sz w:val="24"/>
          <w:szCs w:val="24"/>
        </w:rPr>
        <w:fldChar w:fldCharType="end"/>
      </w:r>
      <w:r w:rsidR="0024109F">
        <w:rPr>
          <w:rFonts w:ascii="Times New Roman" w:eastAsia="Times New Roman" w:hAnsi="Times New Roman" w:cs="Times New Roman"/>
          <w:sz w:val="24"/>
          <w:szCs w:val="24"/>
        </w:rPr>
        <w:t>.</w:t>
      </w:r>
      <w:r w:rsidR="0024109F" w:rsidRPr="00482793">
        <w:rPr>
          <w:rFonts w:ascii="Times New Roman" w:eastAsia="Times New Roman" w:hAnsi="Times New Roman" w:cs="Times New Roman"/>
          <w:sz w:val="24"/>
          <w:szCs w:val="24"/>
        </w:rPr>
        <w:t xml:space="preserve"> As such, we expect that wrack will increasingly include Devilweed as donor Kelp forests are invaded. Thus, it is important to understand how this novel wrack subsidy will impact recipient detritivores and their communities.</w:t>
      </w:r>
    </w:p>
    <w:p w14:paraId="764E39F1" w14:textId="6ABDE38C" w:rsidR="00251126" w:rsidRPr="00482793" w:rsidRDefault="00214DE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test how </w:t>
      </w:r>
      <w:r w:rsidR="009942BA" w:rsidRPr="00482793">
        <w:rPr>
          <w:rFonts w:ascii="Times New Roman" w:eastAsia="Times New Roman" w:hAnsi="Times New Roman" w:cs="Times New Roman"/>
          <w:sz w:val="24"/>
          <w:szCs w:val="24"/>
        </w:rPr>
        <w:t>shifts towards</w:t>
      </w:r>
      <w:r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impact </w:t>
      </w:r>
      <w:r w:rsidR="009942BA" w:rsidRPr="00482793">
        <w:rPr>
          <w:rFonts w:ascii="Times New Roman" w:eastAsia="Times New Roman" w:hAnsi="Times New Roman" w:cs="Times New Roman"/>
          <w:sz w:val="24"/>
          <w:szCs w:val="24"/>
        </w:rPr>
        <w:t xml:space="preserve">consumer </w:t>
      </w:r>
      <w:r w:rsidRPr="00482793">
        <w:rPr>
          <w:rFonts w:ascii="Times New Roman" w:eastAsia="Times New Roman" w:hAnsi="Times New Roman" w:cs="Times New Roman"/>
          <w:sz w:val="24"/>
          <w:szCs w:val="24"/>
        </w:rPr>
        <w:t xml:space="preserve">performance, we fed snails </w:t>
      </w:r>
      <w:r w:rsidR="00551FE5" w:rsidRPr="00482793">
        <w:rPr>
          <w:rFonts w:ascii="Times New Roman" w:eastAsia="Times New Roman" w:hAnsi="Times New Roman" w:cs="Times New Roman"/>
          <w:i/>
          <w:iCs/>
          <w:sz w:val="24"/>
          <w:szCs w:val="24"/>
        </w:rPr>
        <w:t xml:space="preserve">Macrocystis pyrifera, Sargassum horneri </w:t>
      </w:r>
      <w:r w:rsidR="00551FE5" w:rsidRPr="00482793">
        <w:rPr>
          <w:rFonts w:ascii="Times New Roman" w:eastAsia="Times New Roman" w:hAnsi="Times New Roman" w:cs="Times New Roman"/>
          <w:sz w:val="24"/>
          <w:szCs w:val="24"/>
        </w:rPr>
        <w:t>(Hereafter, “Kelp” and “</w:t>
      </w:r>
      <w:r w:rsidR="000D70B7" w:rsidRPr="00482793">
        <w:rPr>
          <w:rFonts w:ascii="Times New Roman" w:eastAsia="Times New Roman" w:hAnsi="Times New Roman" w:cs="Times New Roman"/>
          <w:sz w:val="24"/>
          <w:szCs w:val="24"/>
        </w:rPr>
        <w:t>Devilweed</w:t>
      </w:r>
      <w:r w:rsidR="00551FE5" w:rsidRPr="00482793">
        <w:rPr>
          <w:rFonts w:ascii="Times New Roman" w:eastAsia="Times New Roman" w:hAnsi="Times New Roman" w:cs="Times New Roman"/>
          <w:sz w:val="24"/>
          <w:szCs w:val="24"/>
        </w:rPr>
        <w:t>,” respectively)</w:t>
      </w:r>
      <w:r w:rsidR="009942BA" w:rsidRPr="00482793">
        <w:rPr>
          <w:rFonts w:ascii="Times New Roman" w:eastAsia="Times New Roman" w:hAnsi="Times New Roman" w:cs="Times New Roman"/>
          <w:sz w:val="24"/>
          <w:szCs w:val="24"/>
        </w:rPr>
        <w:t xml:space="preserve"> or a mixture of both, </w:t>
      </w:r>
      <w:r w:rsidRPr="00482793">
        <w:rPr>
          <w:rFonts w:ascii="Times New Roman" w:eastAsia="Times New Roman" w:hAnsi="Times New Roman" w:cs="Times New Roman"/>
          <w:sz w:val="24"/>
          <w:szCs w:val="24"/>
        </w:rPr>
        <w:t xml:space="preserve">and measured soft tissue growth and </w:t>
      </w:r>
      <w:r w:rsidR="00D65763" w:rsidRPr="00482793">
        <w:rPr>
          <w:rFonts w:ascii="Times New Roman" w:eastAsia="Times New Roman" w:hAnsi="Times New Roman" w:cs="Times New Roman"/>
          <w:sz w:val="24"/>
          <w:szCs w:val="24"/>
        </w:rPr>
        <w:t>self-</w:t>
      </w:r>
      <w:r w:rsidRPr="00482793">
        <w:rPr>
          <w:rFonts w:ascii="Times New Roman" w:eastAsia="Times New Roman" w:hAnsi="Times New Roman" w:cs="Times New Roman"/>
          <w:sz w:val="24"/>
          <w:szCs w:val="24"/>
        </w:rPr>
        <w:t xml:space="preserve">righting times. To test i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changed </w:t>
      </w:r>
      <w:r w:rsidR="00251126" w:rsidRPr="00482793">
        <w:rPr>
          <w:rFonts w:ascii="Times New Roman" w:eastAsia="Times New Roman" w:hAnsi="Times New Roman" w:cs="Times New Roman"/>
          <w:sz w:val="24"/>
          <w:szCs w:val="24"/>
        </w:rPr>
        <w:t>feeding</w:t>
      </w:r>
      <w:r w:rsidRPr="00482793">
        <w:rPr>
          <w:rFonts w:ascii="Times New Roman" w:eastAsia="Times New Roman" w:hAnsi="Times New Roman" w:cs="Times New Roman"/>
          <w:sz w:val="24"/>
          <w:szCs w:val="24"/>
        </w:rPr>
        <w:t>,</w:t>
      </w:r>
      <w:r w:rsidR="00F75E0D"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w</w:t>
      </w:r>
      <w:r w:rsidR="00464987" w:rsidRPr="00482793">
        <w:rPr>
          <w:rFonts w:ascii="Times New Roman" w:eastAsia="Times New Roman" w:hAnsi="Times New Roman" w:cs="Times New Roman"/>
          <w:sz w:val="24"/>
          <w:szCs w:val="24"/>
        </w:rPr>
        <w:t xml:space="preserve">e offered several rocky intertidal </w:t>
      </w:r>
      <w:r w:rsidR="00D65763" w:rsidRPr="00482793">
        <w:rPr>
          <w:rFonts w:ascii="Times New Roman" w:eastAsia="Times New Roman" w:hAnsi="Times New Roman" w:cs="Times New Roman"/>
          <w:sz w:val="24"/>
          <w:szCs w:val="24"/>
        </w:rPr>
        <w:t xml:space="preserve">wrack </w:t>
      </w:r>
      <w:r w:rsidR="00C8350D"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a choice between native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and invasive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Lastly, we offered an assemblage of </w:t>
      </w:r>
      <w:r w:rsidR="00D65763" w:rsidRPr="00482793">
        <w:rPr>
          <w:rFonts w:ascii="Times New Roman" w:eastAsia="Times New Roman" w:hAnsi="Times New Roman" w:cs="Times New Roman"/>
          <w:sz w:val="24"/>
          <w:szCs w:val="24"/>
        </w:rPr>
        <w:t xml:space="preserve">wrack </w:t>
      </w:r>
      <w:r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foods made from native benthic seaweeds and either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to determine if replacement of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with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shifts grazing onto native seaweeds</w:t>
      </w:r>
      <w:r w:rsidR="00A963DC" w:rsidRPr="00482793">
        <w:rPr>
          <w:rFonts w:ascii="Times New Roman" w:eastAsia="Times New Roman" w:hAnsi="Times New Roman" w:cs="Times New Roman"/>
          <w:sz w:val="24"/>
          <w:szCs w:val="24"/>
        </w:rPr>
        <w:t>.</w:t>
      </w:r>
    </w:p>
    <w:p w14:paraId="52CA0D93" w14:textId="77777777" w:rsidR="001B0CD2" w:rsidRDefault="001B0CD2" w:rsidP="004628A7">
      <w:pPr>
        <w:spacing w:line="480" w:lineRule="auto"/>
        <w:jc w:val="both"/>
        <w:rPr>
          <w:rFonts w:ascii="Times New Roman" w:eastAsia="Times New Roman" w:hAnsi="Times New Roman" w:cs="Times New Roman"/>
          <w:sz w:val="24"/>
          <w:szCs w:val="24"/>
        </w:rPr>
      </w:pPr>
    </w:p>
    <w:p w14:paraId="4B6BDED9" w14:textId="38B354D4" w:rsidR="009942BA" w:rsidRPr="00482793" w:rsidRDefault="00BF3D37"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 xml:space="preserve">Methods </w:t>
      </w:r>
    </w:p>
    <w:p w14:paraId="0474C206" w14:textId="1F930944"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Study </w:t>
      </w:r>
      <w:r w:rsidR="007902AC" w:rsidRPr="00482793">
        <w:rPr>
          <w:rFonts w:ascii="Times New Roman" w:eastAsia="Times New Roman" w:hAnsi="Times New Roman" w:cs="Times New Roman"/>
          <w:i/>
          <w:sz w:val="24"/>
          <w:szCs w:val="24"/>
        </w:rPr>
        <w:t>o</w:t>
      </w:r>
      <w:r w:rsidRPr="00482793">
        <w:rPr>
          <w:rFonts w:ascii="Times New Roman" w:eastAsia="Times New Roman" w:hAnsi="Times New Roman" w:cs="Times New Roman"/>
          <w:i/>
          <w:sz w:val="24"/>
          <w:szCs w:val="24"/>
        </w:rPr>
        <w:t>rganisms</w:t>
      </w:r>
    </w:p>
    <w:p w14:paraId="146C850C" w14:textId="514FE668" w:rsidR="00224863" w:rsidRPr="00482793" w:rsidRDefault="00224863" w:rsidP="00C96AFC">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Striped shore crabs (</w:t>
      </w:r>
      <w:proofErr w:type="spellStart"/>
      <w:r w:rsidRPr="00482793">
        <w:rPr>
          <w:rFonts w:ascii="Times New Roman" w:eastAsia="Times New Roman" w:hAnsi="Times New Roman" w:cs="Times New Roman"/>
          <w:i/>
          <w:sz w:val="24"/>
          <w:szCs w:val="24"/>
        </w:rPr>
        <w:t>Pachygrapsus</w:t>
      </w:r>
      <w:proofErr w:type="spellEnd"/>
      <w:r w:rsidRPr="00482793">
        <w:rPr>
          <w:rFonts w:ascii="Times New Roman" w:eastAsia="Times New Roman" w:hAnsi="Times New Roman" w:cs="Times New Roman"/>
          <w:i/>
          <w:sz w:val="24"/>
          <w:szCs w:val="24"/>
        </w:rPr>
        <w:t xml:space="preserve"> crassipes</w:t>
      </w:r>
      <w:r w:rsidRPr="00482793">
        <w:rPr>
          <w:rFonts w:ascii="Times New Roman" w:eastAsia="Times New Roman" w:hAnsi="Times New Roman" w:cs="Times New Roman"/>
          <w:sz w:val="24"/>
          <w:szCs w:val="24"/>
        </w:rPr>
        <w:t>), Blue banded hermit crabs (</w:t>
      </w:r>
      <w:proofErr w:type="spellStart"/>
      <w:r w:rsidRPr="00482793">
        <w:rPr>
          <w:rFonts w:ascii="Times New Roman" w:eastAsia="Times New Roman" w:hAnsi="Times New Roman" w:cs="Times New Roman"/>
          <w:i/>
          <w:sz w:val="24"/>
          <w:szCs w:val="24"/>
        </w:rPr>
        <w:t>Paguru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samuelis</w:t>
      </w:r>
      <w:proofErr w:type="spellEnd"/>
      <w:r w:rsidRPr="00482793">
        <w:rPr>
          <w:rFonts w:ascii="Times New Roman" w:eastAsia="Times New Roman" w:hAnsi="Times New Roman" w:cs="Times New Roman"/>
          <w:sz w:val="24"/>
          <w:szCs w:val="24"/>
        </w:rPr>
        <w:t>), and Black turban snails (</w:t>
      </w:r>
      <w:r w:rsidRPr="00482793">
        <w:rPr>
          <w:rFonts w:ascii="Times New Roman" w:eastAsia="Times New Roman" w:hAnsi="Times New Roman" w:cs="Times New Roman"/>
          <w:i/>
          <w:sz w:val="24"/>
          <w:szCs w:val="24"/>
        </w:rPr>
        <w:t>Tegula funebralis</w:t>
      </w:r>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re abundant seaweed consumers and wrack detritivores along rocky shores of southern California and the Channel Islands </w:t>
      </w:r>
      <w:r w:rsidRPr="00482793">
        <w:rPr>
          <w:rFonts w:ascii="Times New Roman" w:eastAsia="Times New Roman" w:hAnsi="Times New Roman" w:cs="Times New Roman"/>
          <w:sz w:val="24"/>
          <w:szCs w:val="24"/>
        </w:rPr>
        <w:fldChar w:fldCharType="begin"/>
      </w:r>
      <w:r w:rsidR="00EF404C" w:rsidRPr="00482793">
        <w:rPr>
          <w:rFonts w:ascii="Times New Roman" w:eastAsia="Times New Roman" w:hAnsi="Times New Roman" w:cs="Times New Roman"/>
          <w:sz w:val="24"/>
          <w:szCs w:val="24"/>
        </w:rPr>
        <w:instrText xml:space="preserve"> ADDIN ZOTERO_ITEM CSL_CITATION {"citationID":"2MSu4cdp","properties":{"formattedCitation":"(Morris, Abbott, et al. 1980, Barry and Ehret 1993, Aquilino et al. 2012)","plainCitation":"(Morris, Abbott, et al. 1980, Barry and Ehret 1993, Aquilino et al. 2012)","noteIndex":0},"citationItems":[{"id":164,"uris":["http://zotero.org/users/6486635/items/IA5N7N3L"],"itemData":{"id":164,"type":"book","language":"en","publisher":"Standford University Press","source":"DOI.org (Crossref)","title":"Intertidal Invertebrates of California.","author":[{"family":"Morris","given":"Robert H."},{"family":"Abbott","given":"Donald P."},{"family":"Haderlie","given":"Eugene C."}],"accessed":{"date-parts":[["2022",5,25]]},"issued":{"date-parts":[["1980"]]}}},{"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EF404C" w:rsidRPr="00482793">
        <w:rPr>
          <w:rFonts w:ascii="Times New Roman" w:eastAsia="Times New Roman" w:hAnsi="Times New Roman" w:cs="Times New Roman"/>
          <w:noProof/>
          <w:sz w:val="24"/>
          <w:szCs w:val="24"/>
        </w:rPr>
        <w:t>(Morris et al. 1980, Barry and Ehret 1993, Aquilino et al. 201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C96AFC">
        <w:rPr>
          <w:rFonts w:ascii="Times New Roman" w:eastAsia="Times New Roman" w:hAnsi="Times New Roman" w:cs="Times New Roman"/>
          <w:sz w:val="24"/>
          <w:szCs w:val="24"/>
        </w:rPr>
        <w:t xml:space="preserve">For example, </w:t>
      </w:r>
      <w:r w:rsidR="0024109F">
        <w:rPr>
          <w:rFonts w:ascii="Times New Roman" w:eastAsia="Times New Roman" w:hAnsi="Times New Roman" w:cs="Times New Roman"/>
          <w:sz w:val="24"/>
          <w:szCs w:val="24"/>
        </w:rPr>
        <w:t xml:space="preserve">Black </w:t>
      </w:r>
      <w:r w:rsidR="00C96AFC">
        <w:rPr>
          <w:rFonts w:ascii="Times New Roman" w:eastAsia="Times New Roman" w:hAnsi="Times New Roman" w:cs="Times New Roman"/>
          <w:sz w:val="24"/>
          <w:szCs w:val="24"/>
        </w:rPr>
        <w:t xml:space="preserve">abalone </w:t>
      </w:r>
      <w:r w:rsidR="00C96AFC" w:rsidRPr="00482793">
        <w:rPr>
          <w:rFonts w:ascii="Times New Roman" w:eastAsia="Times New Roman" w:hAnsi="Times New Roman" w:cs="Times New Roman"/>
          <w:sz w:val="24"/>
          <w:szCs w:val="24"/>
        </w:rPr>
        <w:t xml:space="preserve">consume benthic seaweeds and are subsidized by Kelp </w:t>
      </w:r>
      <w:r w:rsidR="00C96AFC">
        <w:rPr>
          <w:rFonts w:ascii="Times New Roman" w:eastAsia="Times New Roman" w:hAnsi="Times New Roman" w:cs="Times New Roman"/>
          <w:sz w:val="24"/>
          <w:szCs w:val="24"/>
        </w:rPr>
        <w:t xml:space="preserve">detritus </w:t>
      </w:r>
      <w:r w:rsidR="00C96AFC" w:rsidRPr="00482793">
        <w:rPr>
          <w:rFonts w:ascii="Times New Roman" w:eastAsia="Times New Roman" w:hAnsi="Times New Roman" w:cs="Times New Roman"/>
          <w:sz w:val="24"/>
          <w:szCs w:val="24"/>
        </w:rPr>
        <w:t>(</w:t>
      </w:r>
      <w:r w:rsidR="00C96AFC" w:rsidRPr="00482793">
        <w:rPr>
          <w:rFonts w:ascii="Times New Roman" w:eastAsia="Times New Roman" w:hAnsi="Times New Roman" w:cs="Times New Roman"/>
          <w:noProof/>
          <w:sz w:val="24"/>
          <w:szCs w:val="24"/>
        </w:rPr>
        <w:t>VanBlaricom and Kenner 2020)</w:t>
      </w:r>
      <w:r w:rsidR="00C96AFC">
        <w:rPr>
          <w:rFonts w:ascii="Times New Roman" w:eastAsia="Times New Roman" w:hAnsi="Times New Roman" w:cs="Times New Roman"/>
          <w:noProof/>
          <w:sz w:val="24"/>
          <w:szCs w:val="24"/>
        </w:rPr>
        <w:t>.</w:t>
      </w:r>
      <w:r w:rsidR="00C96AFC">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dditionally, Black abalone were historically important seaweed consumers prior to declines related to disease and overharvesting </w:t>
      </w:r>
      <w:r w:rsidRPr="00482793">
        <w:rPr>
          <w:rFonts w:ascii="Times New Roman" w:eastAsia="Times New Roman" w:hAnsi="Times New Roman" w:cs="Times New Roman"/>
          <w:sz w:val="24"/>
          <w:szCs w:val="24"/>
        </w:rPr>
        <w:fldChar w:fldCharType="begin"/>
      </w:r>
      <w:r w:rsidR="008F3F6B" w:rsidRPr="00482793">
        <w:rPr>
          <w:rFonts w:ascii="Times New Roman" w:eastAsia="Times New Roman" w:hAnsi="Times New Roman" w:cs="Times New Roman"/>
          <w:sz w:val="24"/>
          <w:szCs w:val="24"/>
        </w:rPr>
        <w:instrText xml:space="preserve"> ADDIN ZOTERO_ITEM CSL_CITATION {"citationID":"R6GrmZYu","properties":{"formattedCitation":"(VanBlaricom 1993, Altstatt et al. 1996, Raimondi et al. 2002)","plainCitation":"(VanBlaricom 1993, Altstatt et al. 1996, Raimondi et al. 2002)","noteIndex":0},"citationItems":[{"id":1081,"uris":["http://zotero.org/users/6486635/items/BFPZ2727"],"itemData":{"id":1081,"type":"paper-conference","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event-title":"California Islands Symposium","language":"en","source":"Zotero","title":"Dynamics and Distribution of Black Abalone Populations at San Nicolas Island, California","volume":"3","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8F3F6B" w:rsidRPr="00482793">
        <w:rPr>
          <w:rFonts w:ascii="Times New Roman" w:eastAsia="Times New Roman" w:hAnsi="Times New Roman" w:cs="Times New Roman"/>
          <w:noProof/>
          <w:sz w:val="24"/>
          <w:szCs w:val="24"/>
        </w:rPr>
        <w:t>(VanBlaricom 1993, Altstatt et al. 1996, Raimondi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lthough Black abalone densities have started to recover on some of the Channel Islands, densities remain at least an order of magnitude below historic levels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Raimondi et al. 2002, Miner et al. 2006)</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e included all </w:t>
      </w:r>
      <w:del w:id="11" w:author="Matthew Edwards" w:date="2024-01-07T16:12:00Z">
        <w:r w:rsidRPr="00482793" w:rsidDel="00A97E68">
          <w:rPr>
            <w:rFonts w:ascii="Times New Roman" w:eastAsia="Times New Roman" w:hAnsi="Times New Roman" w:cs="Times New Roman"/>
            <w:sz w:val="24"/>
            <w:szCs w:val="24"/>
          </w:rPr>
          <w:delText xml:space="preserve">of </w:delText>
        </w:r>
      </w:del>
      <w:r w:rsidRPr="00482793">
        <w:rPr>
          <w:rFonts w:ascii="Times New Roman" w:eastAsia="Times New Roman" w:hAnsi="Times New Roman" w:cs="Times New Roman"/>
          <w:sz w:val="24"/>
          <w:szCs w:val="24"/>
        </w:rPr>
        <w:t xml:space="preserve">these species in this in the study as they represent a typical assemblage of rocky intertidal primary consumers in areas experiencing the invas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p>
    <w:p w14:paraId="2413E2DD" w14:textId="77777777" w:rsidR="00BE156C" w:rsidRPr="00482793" w:rsidRDefault="00BE156C" w:rsidP="004628A7">
      <w:pPr>
        <w:spacing w:line="480" w:lineRule="auto"/>
        <w:ind w:firstLine="720"/>
        <w:jc w:val="both"/>
        <w:rPr>
          <w:rFonts w:ascii="Times New Roman" w:eastAsia="Times New Roman" w:hAnsi="Times New Roman" w:cs="Times New Roman"/>
          <w:sz w:val="24"/>
          <w:szCs w:val="24"/>
        </w:rPr>
      </w:pPr>
    </w:p>
    <w:p w14:paraId="7D6DCBF5" w14:textId="0105FB9E" w:rsidR="0011538B" w:rsidRPr="00482793" w:rsidRDefault="000D70B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Devilweed</w:t>
      </w:r>
      <w:r w:rsidR="004D120D" w:rsidRPr="00482793">
        <w:rPr>
          <w:rFonts w:ascii="Times New Roman" w:eastAsia="Times New Roman" w:hAnsi="Times New Roman" w:cs="Times New Roman"/>
          <w:i/>
          <w:sz w:val="24"/>
          <w:szCs w:val="24"/>
        </w:rPr>
        <w:t xml:space="preserve"> prevalence surveys</w:t>
      </w:r>
    </w:p>
    <w:p w14:paraId="61574E92" w14:textId="4B1C68D2" w:rsidR="001B3A0F"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w:t>
      </w:r>
      <w:r w:rsidR="007714C0" w:rsidRPr="00482793">
        <w:rPr>
          <w:rFonts w:ascii="Times New Roman" w:eastAsia="Times New Roman" w:hAnsi="Times New Roman" w:cs="Times New Roman"/>
          <w:sz w:val="24"/>
          <w:szCs w:val="24"/>
        </w:rPr>
        <w:t xml:space="preserve">confirm that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s present and to </w:t>
      </w:r>
      <w:r w:rsidRPr="00482793">
        <w:rPr>
          <w:rFonts w:ascii="Times New Roman" w:eastAsia="Times New Roman" w:hAnsi="Times New Roman" w:cs="Times New Roman"/>
          <w:sz w:val="24"/>
          <w:szCs w:val="24"/>
        </w:rPr>
        <w:t xml:space="preserve">determine the relative contribut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to wrack, we surveyed large wrack piles deposited on beaches at </w:t>
      </w:r>
      <w:r w:rsidR="003909AE" w:rsidRPr="00482793">
        <w:rPr>
          <w:rFonts w:ascii="Times New Roman" w:eastAsia="Times New Roman" w:hAnsi="Times New Roman" w:cs="Times New Roman"/>
          <w:sz w:val="24"/>
          <w:szCs w:val="24"/>
        </w:rPr>
        <w:t>two</w:t>
      </w:r>
      <w:r w:rsidRPr="00482793">
        <w:rPr>
          <w:rFonts w:ascii="Times New Roman" w:eastAsia="Times New Roman" w:hAnsi="Times New Roman" w:cs="Times New Roman"/>
          <w:sz w:val="24"/>
          <w:szCs w:val="24"/>
        </w:rPr>
        <w:t xml:space="preserve"> sites on San Nicolas Islan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 xml:space="preserve">(33.27335° N, 119.57629° W, 33.28310° N, 119.53557° W) </w:t>
      </w:r>
      <w:r w:rsidR="00103EBE" w:rsidRPr="00482793">
        <w:rPr>
          <w:rFonts w:ascii="Times New Roman" w:eastAsia="Times New Roman" w:hAnsi="Times New Roman" w:cs="Times New Roman"/>
          <w:sz w:val="24"/>
          <w:szCs w:val="24"/>
        </w:rPr>
        <w:t>and measured</w:t>
      </w:r>
      <w:r w:rsidR="00720783" w:rsidRPr="00482793">
        <w:rPr>
          <w:rFonts w:ascii="Times New Roman" w:eastAsia="Times New Roman" w:hAnsi="Times New Roman" w:cs="Times New Roman"/>
          <w:sz w:val="24"/>
          <w:szCs w:val="24"/>
        </w:rPr>
        <w:t xml:space="preserve"> the proportion of the wrack pile surface area </w:t>
      </w:r>
      <w:r w:rsidR="000D70B7" w:rsidRPr="00482793">
        <w:rPr>
          <w:rFonts w:ascii="Times New Roman" w:eastAsia="Times New Roman" w:hAnsi="Times New Roman" w:cs="Times New Roman"/>
          <w:sz w:val="24"/>
          <w:szCs w:val="24"/>
        </w:rPr>
        <w:t>Devilwee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represented</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We adopted this qualitative metric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prevalence</w:t>
      </w:r>
      <w:r w:rsidR="001B3A0F" w:rsidRPr="00482793">
        <w:rPr>
          <w:rFonts w:ascii="Times New Roman" w:eastAsia="Times New Roman" w:hAnsi="Times New Roman" w:cs="Times New Roman"/>
          <w:sz w:val="24"/>
          <w:szCs w:val="24"/>
        </w:rPr>
        <w:t xml:space="preserve"> because our time at these sites was limited and surveying pile</w:t>
      </w:r>
      <w:r w:rsidR="00720783"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720783" w:rsidRPr="00482793">
        <w:rPr>
          <w:rFonts w:ascii="Times New Roman" w:eastAsia="Times New Roman" w:hAnsi="Times New Roman" w:cs="Times New Roman"/>
          <w:sz w:val="24"/>
          <w:szCs w:val="24"/>
        </w:rPr>
        <w:t xml:space="preserve"> surface area (as opposed to total biomass)</w:t>
      </w:r>
      <w:r w:rsidR="001B3A0F" w:rsidRPr="00482793">
        <w:rPr>
          <w:rFonts w:ascii="Times New Roman" w:eastAsia="Times New Roman" w:hAnsi="Times New Roman" w:cs="Times New Roman"/>
          <w:sz w:val="24"/>
          <w:szCs w:val="24"/>
        </w:rPr>
        <w:t xml:space="preserve"> allowed us to quickly survey </w:t>
      </w:r>
      <w:r w:rsidR="00720783" w:rsidRPr="00482793">
        <w:rPr>
          <w:rFonts w:ascii="Times New Roman" w:eastAsia="Times New Roman" w:hAnsi="Times New Roman" w:cs="Times New Roman"/>
          <w:sz w:val="24"/>
          <w:szCs w:val="24"/>
        </w:rPr>
        <w:t>a large amount of wrack</w:t>
      </w:r>
      <w:r w:rsidR="001B3A0F" w:rsidRPr="00482793">
        <w:rPr>
          <w:rFonts w:ascii="Times New Roman" w:eastAsia="Times New Roman" w:hAnsi="Times New Roman" w:cs="Times New Roman"/>
          <w:sz w:val="24"/>
          <w:szCs w:val="24"/>
        </w:rPr>
        <w:t>. At each site, w</w:t>
      </w:r>
      <w:r w:rsidRPr="00482793">
        <w:rPr>
          <w:rFonts w:ascii="Times New Roman" w:eastAsia="Times New Roman" w:hAnsi="Times New Roman" w:cs="Times New Roman"/>
          <w:sz w:val="24"/>
          <w:szCs w:val="24"/>
        </w:rPr>
        <w:t xml:space="preserve">e </w:t>
      </w:r>
      <w:r w:rsidR="00103EBE" w:rsidRPr="00482793">
        <w:rPr>
          <w:rFonts w:ascii="Times New Roman" w:eastAsia="Times New Roman" w:hAnsi="Times New Roman" w:cs="Times New Roman"/>
          <w:sz w:val="24"/>
          <w:szCs w:val="24"/>
        </w:rPr>
        <w:t xml:space="preserve">selected </w:t>
      </w:r>
      <w:r w:rsidR="001B3A0F" w:rsidRPr="00482793">
        <w:rPr>
          <w:rFonts w:ascii="Times New Roman" w:eastAsia="Times New Roman" w:hAnsi="Times New Roman" w:cs="Times New Roman"/>
          <w:sz w:val="24"/>
          <w:szCs w:val="24"/>
        </w:rPr>
        <w:t>the first 1</w:t>
      </w:r>
      <w:r w:rsidR="00C27F17">
        <w:rPr>
          <w:rFonts w:ascii="Times New Roman" w:eastAsia="Times New Roman" w:hAnsi="Times New Roman" w:cs="Times New Roman"/>
          <w:sz w:val="24"/>
          <w:szCs w:val="24"/>
        </w:rPr>
        <w:t>9-20</w:t>
      </w:r>
      <w:r w:rsidR="001B3A0F" w:rsidRPr="00482793">
        <w:rPr>
          <w:rFonts w:ascii="Times New Roman" w:eastAsia="Times New Roman" w:hAnsi="Times New Roman" w:cs="Times New Roman"/>
          <w:sz w:val="24"/>
          <w:szCs w:val="24"/>
        </w:rPr>
        <w:t xml:space="preserve"> large </w:t>
      </w:r>
      <w:r w:rsidRPr="00482793">
        <w:rPr>
          <w:rFonts w:ascii="Times New Roman" w:eastAsia="Times New Roman" w:hAnsi="Times New Roman" w:cs="Times New Roman"/>
          <w:sz w:val="24"/>
          <w:szCs w:val="24"/>
        </w:rPr>
        <w:t>wrack</w:t>
      </w:r>
      <w:r w:rsidR="00103EBE" w:rsidRPr="00482793">
        <w:rPr>
          <w:rFonts w:ascii="Times New Roman" w:eastAsia="Times New Roman" w:hAnsi="Times New Roman" w:cs="Times New Roman"/>
          <w:sz w:val="24"/>
          <w:szCs w:val="24"/>
        </w:rPr>
        <w:t xml:space="preserve"> piles</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encountered along a </w:t>
      </w:r>
      <w:r w:rsidR="001B3A0F" w:rsidRPr="00482793">
        <w:rPr>
          <w:rFonts w:ascii="Times New Roman" w:eastAsia="Times New Roman" w:hAnsi="Times New Roman" w:cs="Times New Roman"/>
          <w:sz w:val="24"/>
          <w:szCs w:val="24"/>
        </w:rPr>
        <w:lastRenderedPageBreak/>
        <w:t>haphazardly placed 50 m transect. We defined “large” wrack piles as those at least</w:t>
      </w:r>
      <w:r w:rsidRPr="00482793">
        <w:rPr>
          <w:rFonts w:ascii="Times New Roman" w:eastAsia="Times New Roman" w:hAnsi="Times New Roman" w:cs="Times New Roman"/>
          <w:sz w:val="24"/>
          <w:szCs w:val="24"/>
        </w:rPr>
        <w:t xml:space="preserve"> 1 m</w:t>
      </w:r>
      <w:r w:rsidR="001B3A0F" w:rsidRPr="00482793">
        <w:rPr>
          <w:rFonts w:ascii="Times New Roman" w:eastAsia="Times New Roman" w:hAnsi="Times New Roman" w:cs="Times New Roman"/>
          <w:sz w:val="24"/>
          <w:szCs w:val="24"/>
        </w:rPr>
        <w:t xml:space="preserve"> long. </w:t>
      </w:r>
      <w:r w:rsidR="00720783" w:rsidRPr="00482793">
        <w:rPr>
          <w:rFonts w:ascii="Times New Roman" w:eastAsia="Times New Roman" w:hAnsi="Times New Roman" w:cs="Times New Roman"/>
          <w:sz w:val="24"/>
          <w:szCs w:val="24"/>
        </w:rPr>
        <w:t xml:space="preserve">To determine the surface area of the entire pile, we measured the longest length and width of the pile. </w:t>
      </w:r>
      <w:r w:rsidR="001B3A0F" w:rsidRPr="00482793">
        <w:rPr>
          <w:rFonts w:ascii="Times New Roman" w:eastAsia="Times New Roman" w:hAnsi="Times New Roman" w:cs="Times New Roman"/>
          <w:sz w:val="24"/>
          <w:szCs w:val="24"/>
        </w:rPr>
        <w:t xml:space="preserve">For each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individual encountered on the surface of the pile, we </w:t>
      </w:r>
      <w:r w:rsidR="007714C0" w:rsidRPr="00482793">
        <w:rPr>
          <w:rFonts w:ascii="Times New Roman" w:eastAsia="Times New Roman" w:hAnsi="Times New Roman" w:cs="Times New Roman"/>
          <w:sz w:val="24"/>
          <w:szCs w:val="24"/>
        </w:rPr>
        <w:t xml:space="preserve">also </w:t>
      </w:r>
      <w:r w:rsidR="001B3A0F" w:rsidRPr="00482793">
        <w:rPr>
          <w:rFonts w:ascii="Times New Roman" w:eastAsia="Times New Roman" w:hAnsi="Times New Roman" w:cs="Times New Roman"/>
          <w:sz w:val="24"/>
          <w:szCs w:val="24"/>
        </w:rPr>
        <w:t xml:space="preserve">measured </w:t>
      </w:r>
      <w:r w:rsidR="007714C0" w:rsidRPr="00482793">
        <w:rPr>
          <w:rFonts w:ascii="Times New Roman" w:eastAsia="Times New Roman" w:hAnsi="Times New Roman" w:cs="Times New Roman"/>
          <w:sz w:val="24"/>
          <w:szCs w:val="24"/>
        </w:rPr>
        <w:t>its</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longest </w:t>
      </w:r>
      <w:r w:rsidR="001B3A0F" w:rsidRPr="00482793">
        <w:rPr>
          <w:rFonts w:ascii="Times New Roman" w:eastAsia="Times New Roman" w:hAnsi="Times New Roman" w:cs="Times New Roman"/>
          <w:sz w:val="24"/>
          <w:szCs w:val="24"/>
        </w:rPr>
        <w:t>length and width</w:t>
      </w:r>
      <w:r w:rsidR="007714C0" w:rsidRPr="00482793">
        <w:rPr>
          <w:rFonts w:ascii="Times New Roman" w:eastAsia="Times New Roman" w:hAnsi="Times New Roman" w:cs="Times New Roman"/>
          <w:sz w:val="24"/>
          <w:szCs w:val="24"/>
        </w:rPr>
        <w:t>.</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These measurements were used to calculate the area of each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on the pile surface using the equation for an ellipse (</w:t>
      </w:r>
      <w:r w:rsidR="007714C0" w:rsidRPr="00482793">
        <w:rPr>
          <w:rFonts w:ascii="Times New Roman" w:eastAsia="Times New Roman" w:hAnsi="Times New Roman" w:cs="Times New Roman"/>
          <w:i/>
          <w:sz w:val="24"/>
          <w:szCs w:val="24"/>
        </w:rPr>
        <w:t>A=πab</w:t>
      </w:r>
      <w:r w:rsidR="007714C0" w:rsidRPr="00482793">
        <w:rPr>
          <w:rFonts w:ascii="Times New Roman" w:eastAsia="Times New Roman" w:hAnsi="Times New Roman" w:cs="Times New Roman"/>
          <w:sz w:val="24"/>
          <w:szCs w:val="24"/>
        </w:rPr>
        <w:t xml:space="preserve">), where “a” and “b” are </w:t>
      </w:r>
      <w:r w:rsidR="005645A1" w:rsidRPr="00482793">
        <w:rPr>
          <w:rFonts w:ascii="Times New Roman" w:eastAsia="Times New Roman" w:hAnsi="Times New Roman" w:cs="Times New Roman"/>
          <w:sz w:val="24"/>
          <w:szCs w:val="24"/>
        </w:rPr>
        <w:t xml:space="preserve">one half </w:t>
      </w:r>
      <w:r w:rsidR="007714C0" w:rsidRPr="00482793">
        <w:rPr>
          <w:rFonts w:ascii="Times New Roman" w:eastAsia="Times New Roman" w:hAnsi="Times New Roman" w:cs="Times New Roman"/>
          <w:sz w:val="24"/>
          <w:szCs w:val="24"/>
        </w:rPr>
        <w:t xml:space="preserve">the length and width of the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For a single pile, we calculated the sum area of al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s. We divided tota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area by visible pile area to estimate the proportion of wrack that consisted of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Using this method, the relative contribution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to wrack for a large pile could be estimated in minutes as opposed to hours.</w:t>
      </w:r>
    </w:p>
    <w:p w14:paraId="79FF8403" w14:textId="40427393" w:rsidR="00623738"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erformance Assays</w:t>
      </w:r>
      <w:r w:rsidRPr="00482793">
        <w:rPr>
          <w:rFonts w:ascii="Times New Roman" w:eastAsia="Times New Roman" w:hAnsi="Times New Roman" w:cs="Times New Roman"/>
          <w:sz w:val="24"/>
          <w:szCs w:val="24"/>
        </w:rPr>
        <w:t xml:space="preserve"> </w:t>
      </w:r>
    </w:p>
    <w:p w14:paraId="54C9C07A" w14:textId="3F7A50CA"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w:t>
      </w:r>
      <w:r w:rsidR="005645A1" w:rsidRPr="00482793">
        <w:rPr>
          <w:rFonts w:ascii="Times New Roman" w:eastAsia="Times New Roman" w:hAnsi="Times New Roman" w:cs="Times New Roman"/>
          <w:sz w:val="24"/>
          <w:szCs w:val="24"/>
        </w:rPr>
        <w:t>composition</w:t>
      </w:r>
      <w:r w:rsidRPr="00482793">
        <w:rPr>
          <w:rFonts w:ascii="Times New Roman" w:eastAsia="Times New Roman" w:hAnsi="Times New Roman" w:cs="Times New Roman"/>
          <w:sz w:val="24"/>
          <w:szCs w:val="24"/>
        </w:rPr>
        <w:t xml:space="preserve"> affect</w:t>
      </w:r>
      <w:r w:rsidR="00282127">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 the performance of rocky shore </w:t>
      </w:r>
      <w:r w:rsidR="00282127">
        <w:rPr>
          <w:rFonts w:ascii="Times New Roman" w:eastAsia="Times New Roman" w:hAnsi="Times New Roman" w:cs="Times New Roman"/>
          <w:sz w:val="24"/>
          <w:szCs w:val="24"/>
        </w:rPr>
        <w:t>detritivores</w:t>
      </w:r>
      <w:r w:rsidRPr="00482793">
        <w:rPr>
          <w:rFonts w:ascii="Times New Roman" w:eastAsia="Times New Roman" w:hAnsi="Times New Roman" w:cs="Times New Roman"/>
          <w:sz w:val="24"/>
          <w:szCs w:val="24"/>
        </w:rPr>
        <w:t xml:space="preserve">, we measured the growth of </w:t>
      </w:r>
      <w:r w:rsidR="00282127">
        <w:rPr>
          <w:rFonts w:ascii="Times New Roman" w:eastAsia="Times New Roman" w:hAnsi="Times New Roman" w:cs="Times New Roman"/>
          <w:sz w:val="24"/>
          <w:szCs w:val="24"/>
        </w:rPr>
        <w:t xml:space="preserve">juveniles of </w:t>
      </w:r>
      <w:r w:rsidRPr="00482793">
        <w:rPr>
          <w:rFonts w:ascii="Times New Roman" w:eastAsia="Times New Roman" w:hAnsi="Times New Roman" w:cs="Times New Roman"/>
          <w:sz w:val="24"/>
          <w:szCs w:val="24"/>
        </w:rPr>
        <w:t xml:space="preserve">two </w:t>
      </w:r>
      <w:r w:rsidR="005645A1" w:rsidRPr="00482793">
        <w:rPr>
          <w:rFonts w:ascii="Times New Roman" w:eastAsia="Times New Roman" w:hAnsi="Times New Roman" w:cs="Times New Roman"/>
          <w:sz w:val="24"/>
          <w:szCs w:val="24"/>
        </w:rPr>
        <w:t>wrack consumer</w:t>
      </w:r>
      <w:r w:rsidRPr="00482793">
        <w:rPr>
          <w:rFonts w:ascii="Times New Roman" w:eastAsia="Times New Roman" w:hAnsi="Times New Roman" w:cs="Times New Roman"/>
          <w:sz w:val="24"/>
          <w:szCs w:val="24"/>
        </w:rPr>
        <w:t xml:space="preserve"> species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and </w:t>
      </w:r>
      <w:proofErr w:type="gramStart"/>
      <w:r w:rsidR="009942BA" w:rsidRPr="00482793">
        <w:rPr>
          <w:rFonts w:ascii="Times New Roman" w:eastAsia="Times New Roman" w:hAnsi="Times New Roman" w:cs="Times New Roman"/>
          <w:sz w:val="24"/>
          <w:szCs w:val="24"/>
        </w:rPr>
        <w:t>Red</w:t>
      </w:r>
      <w:proofErr w:type="gramEnd"/>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abalone (</w:t>
      </w:r>
      <w:r w:rsidRPr="00482793">
        <w:rPr>
          <w:rFonts w:ascii="Times New Roman" w:eastAsia="Times New Roman" w:hAnsi="Times New Roman" w:cs="Times New Roman"/>
          <w:i/>
          <w:sz w:val="24"/>
          <w:szCs w:val="24"/>
        </w:rPr>
        <w:t>Haliotis rufescens</w:t>
      </w:r>
      <w:r w:rsidRPr="00482793">
        <w:rPr>
          <w:rFonts w:ascii="Times New Roman" w:eastAsia="Times New Roman" w:hAnsi="Times New Roman" w:cs="Times New Roman"/>
          <w:sz w:val="24"/>
          <w:szCs w:val="24"/>
        </w:rPr>
        <w:t xml:space="preserve">)] </w:t>
      </w:r>
      <w:r w:rsidR="00282127">
        <w:rPr>
          <w:rFonts w:ascii="Times New Roman" w:eastAsia="Times New Roman" w:hAnsi="Times New Roman" w:cs="Times New Roman"/>
          <w:sz w:val="24"/>
          <w:szCs w:val="24"/>
        </w:rPr>
        <w:t xml:space="preserve">on diet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an equal mixture of the two. </w:t>
      </w:r>
      <w:r w:rsidR="003C3B7B" w:rsidRPr="00482793">
        <w:rPr>
          <w:rFonts w:ascii="Times New Roman" w:eastAsia="Times New Roman" w:hAnsi="Times New Roman" w:cs="Times New Roman"/>
          <w:sz w:val="24"/>
          <w:szCs w:val="24"/>
        </w:rPr>
        <w:t xml:space="preserve">Because </w:t>
      </w:r>
      <w:r w:rsidR="000D70B7" w:rsidRPr="00482793">
        <w:rPr>
          <w:rFonts w:ascii="Times New Roman" w:eastAsia="Times New Roman" w:hAnsi="Times New Roman" w:cs="Times New Roman"/>
          <w:sz w:val="24"/>
          <w:szCs w:val="24"/>
        </w:rPr>
        <w:t>Devilweed</w:t>
      </w:r>
      <w:r w:rsidR="003C3B7B" w:rsidRPr="00482793">
        <w:rPr>
          <w:rFonts w:ascii="Times New Roman" w:eastAsia="Times New Roman" w:hAnsi="Times New Roman" w:cs="Times New Roman"/>
          <w:sz w:val="24"/>
          <w:szCs w:val="24"/>
        </w:rPr>
        <w:t xml:space="preserve"> reduces </w:t>
      </w:r>
      <w:r w:rsidR="00551FE5" w:rsidRPr="00482793">
        <w:rPr>
          <w:rFonts w:ascii="Times New Roman" w:eastAsia="Times New Roman" w:hAnsi="Times New Roman" w:cs="Times New Roman"/>
          <w:sz w:val="24"/>
          <w:szCs w:val="24"/>
        </w:rPr>
        <w:t>Kelp</w:t>
      </w:r>
      <w:r w:rsidR="003C3B7B" w:rsidRPr="00482793">
        <w:rPr>
          <w:rFonts w:ascii="Times New Roman" w:eastAsia="Times New Roman" w:hAnsi="Times New Roman" w:cs="Times New Roman"/>
          <w:sz w:val="24"/>
          <w:szCs w:val="24"/>
        </w:rPr>
        <w:t xml:space="preserve"> abundance in subtidal habitats but does not make it go locally extinct across short time scales</w:t>
      </w:r>
      <w:r w:rsidR="0043556F" w:rsidRPr="00482793">
        <w:rPr>
          <w:rFonts w:ascii="Times New Roman" w:eastAsia="Times New Roman" w:hAnsi="Times New Roman" w:cs="Times New Roman"/>
          <w:sz w:val="24"/>
          <w:szCs w:val="24"/>
        </w:rPr>
        <w:t xml:space="preserve"> </w:t>
      </w:r>
      <w:r w:rsidR="0043556F" w:rsidRPr="00482793">
        <w:rPr>
          <w:rFonts w:ascii="Times New Roman" w:eastAsia="Times New Roman" w:hAnsi="Times New Roman" w:cs="Times New Roman"/>
          <w:sz w:val="24"/>
          <w:szCs w:val="24"/>
        </w:rPr>
        <w:fldChar w:fldCharType="begin"/>
      </w:r>
      <w:r w:rsidR="0043556F" w:rsidRPr="00482793">
        <w:rPr>
          <w:rFonts w:ascii="Times New Roman" w:eastAsia="Times New Roman" w:hAnsi="Times New Roman" w:cs="Times New Roman"/>
          <w:sz w:val="24"/>
          <w:szCs w:val="24"/>
        </w:rPr>
        <w:instrText xml:space="preserve"> ADDIN ZOTERO_ITEM CSL_CITATION {"citationID":"8FGk2oa8","properties":{"formattedCitation":"(Sullaway and Edwards 2020)","plainCitation":"(Sullaway and Edwards 2020)","noteIndex":0},"citationItems":[{"id":391,"uris":["http://zotero.org/users/6486635/items/WSJPZ2DR"],"itemData":{"id":391,"type":"article-journal","abstract":"The arrival of Sargassum horneri throughout the Southern California Bight and the Baja Peninsula has raised concern regarding kelp forest resilience and ecosystem function following the invasion of this non-native species. To understand how S. horneri impacts native algal abundance and community production, we removed S. horneri from experimental plots over a period of 11 mo. We measured impacts on native algal communities and community productivity using SCUBA surveys and benthic chambers equipped with oxygen, temperature, and light sensors. We observed a nearly 4-fold increase in recruitment of Macrocystis pyrifera and a 9-fold increase in adult M. pyrifera stipe density in S. horneri removal plots, but no discernable changes in net community production among treatments. We found ephemeral increases in gross community production and community respiration in the non-removal plots that coincided with periods of peak S. horneri biomass. To understand the temporal dynamics of community production, we deployed benthic chambers across a rocky reef dominated by S. horneri. Here, temporal variation in community production was most strongly related to corresponding variation in water temperature and changes in S. horneri biomass related to its annual lifecycle. Overall, our study indicates that S. horneri presence contributed to ephemeral increases in gross community production and community respiration, but it did not affect net community production. Moreover, S. horneri removal can lead to increases in native algal abundances given favorable abiotic conditions. We suggest that S. horneri thrives in a disturbed ecosystem rather than being a driver of ecosystem change.","container-title":"Marine Ecology Progress Series","DOI":"10.3354/meps13231","ISSN":"0171-8630, 1616-1599","journalAbbreviation":"Mar. Ecol. Prog. Ser.","language":"en","page":"45-57","source":"DOI.org (Crossref)","title":"Impacts of the non-native alga Sargassum horneri on benthic community production in a California kelp forest","volume":"637","author":[{"family":"Sullaway","given":"Gh"},{"family":"Edwards","given":"Ms"}],"issued":{"date-parts":[["2020",3,5]]}}}],"schema":"https://github.com/citation-style-language/schema/raw/master/csl-citation.json"} </w:instrText>
      </w:r>
      <w:r w:rsidR="0043556F"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Sullaway and Edwards 2020)</w:t>
      </w:r>
      <w:r w:rsidR="0043556F" w:rsidRPr="00482793">
        <w:rPr>
          <w:rFonts w:ascii="Times New Roman" w:eastAsia="Times New Roman" w:hAnsi="Times New Roman" w:cs="Times New Roman"/>
          <w:sz w:val="24"/>
          <w:szCs w:val="24"/>
        </w:rPr>
        <w:fldChar w:fldCharType="end"/>
      </w:r>
      <w:r w:rsidR="0043556F" w:rsidRPr="00482793">
        <w:rPr>
          <w:rFonts w:ascii="Times New Roman" w:eastAsia="Times New Roman" w:hAnsi="Times New Roman" w:cs="Times New Roman"/>
          <w:sz w:val="24"/>
          <w:szCs w:val="24"/>
        </w:rPr>
        <w:t>,</w:t>
      </w:r>
      <w:r w:rsidR="003C3B7B" w:rsidRPr="00482793">
        <w:rPr>
          <w:rFonts w:ascii="Times New Roman" w:eastAsia="Times New Roman" w:hAnsi="Times New Roman" w:cs="Times New Roman"/>
          <w:sz w:val="24"/>
          <w:szCs w:val="24"/>
        </w:rPr>
        <w:t xml:space="preserve"> the mixture treatment is </w:t>
      </w:r>
      <w:r w:rsidR="00282127">
        <w:rPr>
          <w:rFonts w:ascii="Times New Roman" w:eastAsia="Times New Roman" w:hAnsi="Times New Roman" w:cs="Times New Roman"/>
          <w:sz w:val="24"/>
          <w:szCs w:val="24"/>
        </w:rPr>
        <w:t>the most</w:t>
      </w:r>
      <w:r w:rsidR="00282127" w:rsidRPr="00482793">
        <w:rPr>
          <w:rFonts w:ascii="Times New Roman" w:eastAsia="Times New Roman" w:hAnsi="Times New Roman" w:cs="Times New Roman"/>
          <w:sz w:val="24"/>
          <w:szCs w:val="24"/>
        </w:rPr>
        <w:t xml:space="preserve"> </w:t>
      </w:r>
      <w:r w:rsidR="003C3B7B" w:rsidRPr="00482793">
        <w:rPr>
          <w:rFonts w:ascii="Times New Roman" w:eastAsia="Times New Roman" w:hAnsi="Times New Roman" w:cs="Times New Roman"/>
          <w:sz w:val="24"/>
          <w:szCs w:val="24"/>
        </w:rPr>
        <w:t xml:space="preserve">ecologically </w:t>
      </w:r>
      <w:r w:rsidR="00282127">
        <w:rPr>
          <w:rFonts w:ascii="Times New Roman" w:eastAsia="Times New Roman" w:hAnsi="Times New Roman" w:cs="Times New Roman"/>
          <w:sz w:val="24"/>
          <w:szCs w:val="24"/>
        </w:rPr>
        <w:t>realistic</w:t>
      </w:r>
      <w:r w:rsidR="003C3B7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used </w:t>
      </w:r>
      <w:proofErr w:type="gramStart"/>
      <w:r w:rsidR="003C3B7B" w:rsidRPr="00482793">
        <w:rPr>
          <w:rFonts w:ascii="Times New Roman" w:eastAsia="Times New Roman" w:hAnsi="Times New Roman" w:cs="Times New Roman"/>
          <w:sz w:val="24"/>
          <w:szCs w:val="24"/>
        </w:rPr>
        <w:t>Red</w:t>
      </w:r>
      <w:proofErr w:type="gramEnd"/>
      <w:r w:rsidR="003C3B7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balone as a proxy for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 xml:space="preserve">abalone because of logistical challenges of conducting research with endangered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abalone</w:t>
      </w:r>
      <w:r w:rsidR="00B11203" w:rsidRPr="00482793">
        <w:rPr>
          <w:rFonts w:ascii="Times New Roman" w:eastAsia="Times New Roman" w:hAnsi="Times New Roman" w:cs="Times New Roman"/>
          <w:sz w:val="24"/>
          <w:szCs w:val="24"/>
        </w:rPr>
        <w:t xml:space="preserve">). </w:t>
      </w:r>
      <w:r w:rsidR="00282127">
        <w:rPr>
          <w:rFonts w:ascii="Times New Roman" w:eastAsia="Times New Roman" w:hAnsi="Times New Roman" w:cs="Times New Roman"/>
          <w:sz w:val="24"/>
          <w:szCs w:val="24"/>
        </w:rPr>
        <w:t xml:space="preserve">For example, most captive Black abalone are mature adults that might not respond to diet changes because of their large size and slow growth. </w:t>
      </w:r>
      <w:r w:rsidR="009942BA" w:rsidRPr="00482793">
        <w:rPr>
          <w:rFonts w:ascii="Times New Roman" w:eastAsia="Times New Roman" w:hAnsi="Times New Roman" w:cs="Times New Roman"/>
          <w:sz w:val="24"/>
          <w:szCs w:val="24"/>
        </w:rPr>
        <w:t>We justify using a congener as a proxy species b</w:t>
      </w:r>
      <w:r w:rsidRPr="00482793">
        <w:rPr>
          <w:rFonts w:ascii="Times New Roman" w:eastAsia="Times New Roman" w:hAnsi="Times New Roman" w:cs="Times New Roman"/>
          <w:sz w:val="24"/>
          <w:szCs w:val="24"/>
        </w:rPr>
        <w:t xml:space="preserve">ecause both abalone species </w:t>
      </w:r>
      <w:r w:rsidR="00B11203" w:rsidRPr="00482793">
        <w:rPr>
          <w:rFonts w:ascii="Times New Roman" w:eastAsia="Times New Roman" w:hAnsi="Times New Roman" w:cs="Times New Roman"/>
          <w:sz w:val="24"/>
          <w:szCs w:val="24"/>
        </w:rPr>
        <w:t xml:space="preserve">1) </w:t>
      </w:r>
      <w:r w:rsidR="009942BA" w:rsidRPr="00482793">
        <w:rPr>
          <w:rFonts w:ascii="Times New Roman" w:eastAsia="Times New Roman" w:hAnsi="Times New Roman" w:cs="Times New Roman"/>
          <w:sz w:val="24"/>
          <w:szCs w:val="24"/>
        </w:rPr>
        <w:t xml:space="preserve">consume </w:t>
      </w:r>
      <w:r w:rsidRPr="00482793">
        <w:rPr>
          <w:rFonts w:ascii="Times New Roman" w:eastAsia="Times New Roman" w:hAnsi="Times New Roman" w:cs="Times New Roman"/>
          <w:sz w:val="24"/>
          <w:szCs w:val="24"/>
        </w:rPr>
        <w:t xml:space="preserve">brown seaweeds </w:t>
      </w: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Leighton and Boolootian 1963, Winter and Estes 1992, Nelson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nd </w:t>
      </w:r>
      <w:r w:rsidR="00B11203" w:rsidRPr="00482793">
        <w:rPr>
          <w:rFonts w:ascii="Times New Roman" w:eastAsia="Times New Roman" w:hAnsi="Times New Roman" w:cs="Times New Roman"/>
          <w:sz w:val="24"/>
          <w:szCs w:val="24"/>
        </w:rPr>
        <w:t>2)</w:t>
      </w:r>
      <w:r w:rsidRPr="00482793">
        <w:rPr>
          <w:rFonts w:ascii="Times New Roman" w:eastAsia="Times New Roman" w:hAnsi="Times New Roman" w:cs="Times New Roman"/>
          <w:sz w:val="24"/>
          <w:szCs w:val="24"/>
        </w:rPr>
        <w:t xml:space="preserve"> have similar growth rates </w:t>
      </w:r>
      <w:r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AzdeXWUq","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red abalone, Haliotis rufescens, Swainson","volume":"16","author":[{"family":"Ault","given":"Jerald S."}],"issued":{"date-parts":[["2009",3,12]]}}}],"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Ault 2009)</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w:t>
      </w:r>
      <w:r w:rsidR="00282127" w:rsidRPr="00282127">
        <w:rPr>
          <w:rFonts w:ascii="Times New Roman" w:eastAsia="Times New Roman" w:hAnsi="Times New Roman" w:cs="Times New Roman"/>
          <w:sz w:val="24"/>
          <w:szCs w:val="24"/>
        </w:rPr>
        <w:t xml:space="preserve"> </w:t>
      </w:r>
      <w:r w:rsidR="00282127" w:rsidRPr="00482793">
        <w:rPr>
          <w:rFonts w:ascii="Times New Roman" w:eastAsia="Times New Roman" w:hAnsi="Times New Roman" w:cs="Times New Roman"/>
          <w:sz w:val="24"/>
          <w:szCs w:val="24"/>
        </w:rPr>
        <w:t>For Red abalone, we also recorded self-righting times.</w:t>
      </w:r>
    </w:p>
    <w:p w14:paraId="5B0E9FA0" w14:textId="7EDAFA03"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 xml:space="preserve">We collected </w:t>
      </w:r>
      <w:r w:rsidR="00312714">
        <w:rPr>
          <w:rFonts w:ascii="Times New Roman" w:eastAsia="Times New Roman" w:hAnsi="Times New Roman" w:cs="Times New Roman"/>
          <w:sz w:val="24"/>
          <w:szCs w:val="24"/>
        </w:rPr>
        <w:t>T</w:t>
      </w:r>
      <w:r w:rsidR="007B7655" w:rsidRPr="00482793">
        <w:rPr>
          <w:rFonts w:ascii="Times New Roman" w:eastAsia="Times New Roman" w:hAnsi="Times New Roman" w:cs="Times New Roman"/>
          <w:sz w:val="24"/>
          <w:szCs w:val="24"/>
        </w:rPr>
        <w:t>urban</w:t>
      </w:r>
      <w:r w:rsidRPr="00482793">
        <w:rPr>
          <w:rFonts w:ascii="Times New Roman" w:eastAsia="Times New Roman" w:hAnsi="Times New Roman" w:cs="Times New Roman"/>
          <w:sz w:val="24"/>
          <w:szCs w:val="24"/>
        </w:rPr>
        <w:t xml:space="preserve"> snails from Sunset </w:t>
      </w:r>
      <w:commentRangeStart w:id="12"/>
      <w:r w:rsidRPr="00482793">
        <w:rPr>
          <w:rFonts w:ascii="Times New Roman" w:eastAsia="Times New Roman" w:hAnsi="Times New Roman" w:cs="Times New Roman"/>
          <w:sz w:val="24"/>
          <w:szCs w:val="24"/>
        </w:rPr>
        <w:t>Cliffs</w:t>
      </w:r>
      <w:commentRangeEnd w:id="12"/>
      <w:r w:rsidR="00A97E68">
        <w:rPr>
          <w:rStyle w:val="CommentReference"/>
        </w:rPr>
        <w:commentReference w:id="12"/>
      </w:r>
      <w:r w:rsidRPr="00482793">
        <w:rPr>
          <w:rFonts w:ascii="Times New Roman" w:eastAsia="Times New Roman" w:hAnsi="Times New Roman" w:cs="Times New Roman"/>
          <w:sz w:val="24"/>
          <w:szCs w:val="24"/>
        </w:rPr>
        <w:t xml:space="preserve"> Natural Park (shell length = 6-10 mm). We used lab-reared, juvenile Red abalone from a single cohort (May 2017) provided by NOAA Southwest Fisheries</w:t>
      </w:r>
      <w:r w:rsidR="00B11203" w:rsidRPr="00482793">
        <w:rPr>
          <w:rFonts w:ascii="Times New Roman" w:eastAsia="Times New Roman" w:hAnsi="Times New Roman" w:cs="Times New Roman"/>
          <w:sz w:val="24"/>
          <w:szCs w:val="24"/>
        </w:rPr>
        <w:t xml:space="preserve"> (shell length = 45-60 mm)</w:t>
      </w:r>
      <w:r w:rsidRPr="00482793">
        <w:rPr>
          <w:rFonts w:ascii="Times New Roman" w:eastAsia="Times New Roman" w:hAnsi="Times New Roman" w:cs="Times New Roman"/>
          <w:sz w:val="24"/>
          <w:szCs w:val="24"/>
        </w:rPr>
        <w:t xml:space="preserve">. All organisms were transported to </w:t>
      </w:r>
      <w:r w:rsidR="002C3D0B" w:rsidRPr="00482793">
        <w:rPr>
          <w:rFonts w:ascii="Times New Roman" w:eastAsia="Times New Roman" w:hAnsi="Times New Roman" w:cs="Times New Roman"/>
          <w:sz w:val="24"/>
          <w:szCs w:val="24"/>
        </w:rPr>
        <w:t xml:space="preserve">the San Diego State University’s Coastal and Marine Institute Laboratory </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CMIL</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placed in plastic containers (190 x 160 x 110 mm) with mesh (2 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xml:space="preserve">) covers. The performance assay began March 5, 2020. At this time, all containers were completely submerged in tanks with 14°C recirculating, aerated water with a pH of 7.75. Due to facility closures because of the COVID-19 pandemic, we transported all organisms to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a temporary recirculating seawater system setup in J. Long’s home garage) on March 19, 2020. The experiment continued at this location until the termination </w:t>
      </w:r>
      <w:r w:rsidR="009942BA" w:rsidRPr="00482793">
        <w:rPr>
          <w:rFonts w:ascii="Times New Roman" w:eastAsia="Times New Roman" w:hAnsi="Times New Roman" w:cs="Times New Roman"/>
          <w:sz w:val="24"/>
          <w:szCs w:val="24"/>
        </w:rPr>
        <w:t xml:space="preserve">on </w:t>
      </w:r>
      <w:r w:rsidRPr="00482793">
        <w:rPr>
          <w:rFonts w:ascii="Times New Roman" w:eastAsia="Times New Roman" w:hAnsi="Times New Roman" w:cs="Times New Roman"/>
          <w:sz w:val="24"/>
          <w:szCs w:val="24"/>
        </w:rPr>
        <w:t>April 17, 2020</w:t>
      </w:r>
      <w:r w:rsidR="009942BA" w:rsidRPr="00482793">
        <w:rPr>
          <w:rFonts w:ascii="Times New Roman" w:eastAsia="Times New Roman" w:hAnsi="Times New Roman" w:cs="Times New Roman"/>
          <w:sz w:val="24"/>
          <w:szCs w:val="24"/>
        </w:rPr>
        <w:t xml:space="preserve"> (</w:t>
      </w:r>
      <w:r w:rsidR="00C36E7E" w:rsidRPr="00482793">
        <w:rPr>
          <w:rFonts w:ascii="Times New Roman" w:eastAsia="Times New Roman" w:hAnsi="Times New Roman" w:cs="Times New Roman"/>
          <w:sz w:val="24"/>
          <w:szCs w:val="24"/>
        </w:rPr>
        <w:t>i.e.,</w:t>
      </w:r>
      <w:r w:rsidR="009942BA" w:rsidRPr="00482793">
        <w:rPr>
          <w:rFonts w:ascii="Times New Roman" w:eastAsia="Times New Roman" w:hAnsi="Times New Roman" w:cs="Times New Roman"/>
          <w:sz w:val="24"/>
          <w:szCs w:val="24"/>
        </w:rPr>
        <w:t xml:space="preserve"> six weeks after the start)</w:t>
      </w:r>
      <w:r w:rsidRPr="00482793">
        <w:rPr>
          <w:rFonts w:ascii="Times New Roman" w:eastAsia="Times New Roman" w:hAnsi="Times New Roman" w:cs="Times New Roman"/>
          <w:sz w:val="24"/>
          <w:szCs w:val="24"/>
        </w:rPr>
        <w:t xml:space="preserve">. At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water temperature was maintained at 15°C. Because artificial seawater was used at this facility, the pH was more basic (range from 8.4-8.7). We monitored ammonia and ammonium daily during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portion and used these data to determine dates of partial water replacements (conducted on March 28 and April 1, 2020; 30% and 80%, respectively).</w:t>
      </w:r>
    </w:p>
    <w:p w14:paraId="5946B8F6" w14:textId="488C8394" w:rsidR="00623738" w:rsidRPr="00482793" w:rsidRDefault="00AD468E"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were offered one of four diets (</w:t>
      </w:r>
      <w:r w:rsidR="00551FE5" w:rsidRPr="00482793">
        <w:rPr>
          <w:rFonts w:ascii="Times New Roman" w:eastAsia="Times New Roman" w:hAnsi="Times New Roman" w:cs="Times New Roman"/>
          <w:sz w:val="24"/>
          <w:szCs w:val="24"/>
        </w:rPr>
        <w:t>Kelp</w:t>
      </w:r>
      <w:r w:rsidR="00623738" w:rsidRPr="00482793">
        <w:rPr>
          <w:rFonts w:ascii="Times New Roman" w:eastAsia="Times New Roman" w:hAnsi="Times New Roman" w:cs="Times New Roman"/>
          <w:i/>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i/>
          <w:sz w:val="24"/>
          <w:szCs w:val="24"/>
        </w:rPr>
        <w:t xml:space="preserve">, </w:t>
      </w:r>
      <w:r w:rsidR="00623738" w:rsidRPr="00482793">
        <w:rPr>
          <w:rFonts w:ascii="Times New Roman" w:eastAsia="Times New Roman" w:hAnsi="Times New Roman" w:cs="Times New Roman"/>
          <w:iCs/>
          <w:sz w:val="24"/>
          <w:szCs w:val="24"/>
        </w:rPr>
        <w:t xml:space="preserve">a ~1:1 </w:t>
      </w:r>
      <w:r w:rsidR="00623738" w:rsidRPr="00482793">
        <w:rPr>
          <w:rFonts w:ascii="Times New Roman" w:eastAsia="Times New Roman" w:hAnsi="Times New Roman" w:cs="Times New Roman"/>
          <w:sz w:val="24"/>
          <w:szCs w:val="24"/>
        </w:rPr>
        <w:t xml:space="preserve">mixture of </w:t>
      </w:r>
      <w:r w:rsidR="00551FE5" w:rsidRPr="00482793">
        <w:rPr>
          <w:rFonts w:ascii="Times New Roman" w:eastAsia="Times New Roman" w:hAnsi="Times New Roman" w:cs="Times New Roman"/>
          <w:sz w:val="24"/>
          <w:szCs w:val="24"/>
        </w:rPr>
        <w:t>Kelp</w:t>
      </w:r>
      <w:r w:rsidR="00AB2A17" w:rsidRPr="00482793">
        <w:rPr>
          <w:rFonts w:ascii="Times New Roman" w:eastAsia="Times New Roman" w:hAnsi="Times New Roman" w:cs="Times New Roman"/>
          <w:sz w:val="24"/>
          <w:szCs w:val="24"/>
        </w:rPr>
        <w:t xml:space="preserve"> and</w:t>
      </w:r>
      <w:r w:rsidR="007B7655"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sz w:val="24"/>
          <w:szCs w:val="24"/>
        </w:rPr>
        <w:t xml:space="preserve">, or starvation, n=20). </w:t>
      </w:r>
      <w:r w:rsidR="007B7655" w:rsidRPr="00482793">
        <w:rPr>
          <w:rFonts w:ascii="Times New Roman" w:eastAsia="Times New Roman" w:hAnsi="Times New Roman" w:cs="Times New Roman"/>
          <w:sz w:val="24"/>
          <w:szCs w:val="24"/>
        </w:rPr>
        <w:t xml:space="preserve">Seaweed was offered </w:t>
      </w:r>
      <w:r w:rsidR="007B7655" w:rsidRPr="00482793">
        <w:rPr>
          <w:rFonts w:ascii="Times New Roman" w:eastAsia="Times New Roman" w:hAnsi="Times New Roman" w:cs="Times New Roman"/>
          <w:i/>
          <w:iCs/>
          <w:sz w:val="24"/>
          <w:szCs w:val="24"/>
        </w:rPr>
        <w:t>ad libitum</w:t>
      </w:r>
      <w:r w:rsidR="007B7655" w:rsidRPr="00482793">
        <w:rPr>
          <w:rFonts w:ascii="Times New Roman" w:eastAsia="Times New Roman" w:hAnsi="Times New Roman" w:cs="Times New Roman"/>
          <w:sz w:val="24"/>
          <w:szCs w:val="24"/>
        </w:rPr>
        <w:t xml:space="preserve">. </w:t>
      </w:r>
      <w:r w:rsidR="00623738" w:rsidRPr="00482793">
        <w:rPr>
          <w:rFonts w:ascii="Times New Roman" w:eastAsia="Times New Roman" w:hAnsi="Times New Roman" w:cs="Times New Roman"/>
          <w:sz w:val="24"/>
          <w:szCs w:val="24"/>
        </w:rPr>
        <w:t xml:space="preserve">We included the entire thallus (i.e., stipes, blades, and pneumatocysts) to account for tissue-specificity in </w:t>
      </w:r>
      <w:r w:rsidR="009942BA" w:rsidRPr="00482793">
        <w:rPr>
          <w:rFonts w:ascii="Times New Roman" w:eastAsia="Times New Roman" w:hAnsi="Times New Roman" w:cs="Times New Roman"/>
          <w:sz w:val="24"/>
          <w:szCs w:val="24"/>
        </w:rPr>
        <w:t>performance/preference</w:t>
      </w:r>
      <w:r w:rsidR="00623738" w:rsidRPr="00482793">
        <w:rPr>
          <w:rFonts w:ascii="Times New Roman" w:eastAsia="Times New Roman" w:hAnsi="Times New Roman" w:cs="Times New Roman"/>
          <w:sz w:val="24"/>
          <w:szCs w:val="24"/>
        </w:rPr>
        <w:t xml:space="preserve">. We assessed diet-related impacts on performance by calculating the change in dry soft tissue mass of the </w:t>
      </w:r>
      <w:r w:rsidR="00860F68"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rom each species at the start of the experiment and calculated a regression of shell length to dry soft tissue mass. </w:t>
      </w:r>
      <w:r w:rsidR="00B122D7" w:rsidRPr="00482793">
        <w:rPr>
          <w:rFonts w:ascii="Times New Roman" w:eastAsia="Times New Roman" w:hAnsi="Times New Roman" w:cs="Times New Roman"/>
          <w:sz w:val="24"/>
          <w:szCs w:val="24"/>
        </w:rPr>
        <w:t xml:space="preserve"> Because the relationship between maximum shell length and dry tissue mass was strong and linear for both </w:t>
      </w:r>
      <w:r w:rsidR="00B122D7" w:rsidRPr="00482793">
        <w:rPr>
          <w:rFonts w:ascii="Times New Roman" w:eastAsia="Times New Roman" w:hAnsi="Times New Roman" w:cs="Times New Roman"/>
          <w:sz w:val="24"/>
          <w:szCs w:val="24"/>
        </w:rPr>
        <w:lastRenderedPageBreak/>
        <w:t>Turban snails (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w:t>
      </w:r>
      <w:proofErr w:type="gramStart"/>
      <w:r w:rsidR="00B122D7" w:rsidRPr="00482793">
        <w:rPr>
          <w:rFonts w:ascii="Times New Roman" w:eastAsia="Times New Roman" w:hAnsi="Times New Roman" w:cs="Times New Roman"/>
          <w:sz w:val="24"/>
          <w:szCs w:val="24"/>
        </w:rPr>
        <w:t>F</w:t>
      </w:r>
      <w:r w:rsidR="00B122D7" w:rsidRPr="00482793">
        <w:rPr>
          <w:rFonts w:ascii="Times New Roman" w:eastAsia="Times New Roman" w:hAnsi="Times New Roman" w:cs="Times New Roman"/>
          <w:sz w:val="24"/>
          <w:szCs w:val="24"/>
          <w:vertAlign w:val="subscript"/>
        </w:rPr>
        <w:t>(</w:t>
      </w:r>
      <w:proofErr w:type="gramEnd"/>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48.20,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and Red abalone</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F</w:t>
      </w:r>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60.71,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iCs/>
          <w:sz w:val="24"/>
          <w:szCs w:val="24"/>
        </w:rPr>
        <w:t xml:space="preserve">we used this </w:t>
      </w:r>
      <w:r w:rsidR="00623738" w:rsidRPr="00482793">
        <w:rPr>
          <w:rFonts w:ascii="Times New Roman" w:eastAsia="Times New Roman" w:hAnsi="Times New Roman" w:cs="Times New Roman"/>
          <w:sz w:val="24"/>
          <w:szCs w:val="24"/>
        </w:rPr>
        <w:t>regression to estimate starting soft tissue biomass, non-lethally</w:t>
      </w:r>
      <w:r w:rsidR="00B122D7" w:rsidRPr="00482793">
        <w:rPr>
          <w:rFonts w:ascii="Times New Roman" w:eastAsia="Times New Roman" w:hAnsi="Times New Roman" w:cs="Times New Roman"/>
          <w:sz w:val="24"/>
          <w:szCs w:val="24"/>
        </w:rPr>
        <w:t>.</w:t>
      </w:r>
    </w:p>
    <w:p w14:paraId="387CEF50" w14:textId="5D8BD7A6" w:rsidR="00B122D7"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In addition to growth, we assessed how diet impacted </w:t>
      </w:r>
      <w:r w:rsidR="00AB2A17" w:rsidRPr="00482793">
        <w:rPr>
          <w:rFonts w:ascii="Times New Roman" w:eastAsia="Times New Roman" w:hAnsi="Times New Roman" w:cs="Times New Roman"/>
          <w:sz w:val="24"/>
          <w:szCs w:val="24"/>
        </w:rPr>
        <w:t xml:space="preserve">abalone </w:t>
      </w:r>
      <w:r w:rsidR="00B122D7" w:rsidRPr="00482793">
        <w:rPr>
          <w:rFonts w:ascii="Times New Roman" w:eastAsia="Times New Roman" w:hAnsi="Times New Roman" w:cs="Times New Roman"/>
          <w:sz w:val="24"/>
          <w:szCs w:val="24"/>
        </w:rPr>
        <w:t>self-</w:t>
      </w:r>
      <w:r w:rsidR="00AB2A17" w:rsidRPr="00482793">
        <w:rPr>
          <w:rFonts w:ascii="Times New Roman" w:eastAsia="Times New Roman" w:hAnsi="Times New Roman" w:cs="Times New Roman"/>
          <w:sz w:val="24"/>
          <w:szCs w:val="24"/>
        </w:rPr>
        <w:t xml:space="preserve">righting times. Because abalone are extremely vulnerable to predators when their ventral tissues are exposed, such assays </w:t>
      </w:r>
      <w:r w:rsidR="004E42A8" w:rsidRPr="00482793">
        <w:rPr>
          <w:rFonts w:ascii="Times New Roman" w:eastAsia="Times New Roman" w:hAnsi="Times New Roman" w:cs="Times New Roman"/>
          <w:sz w:val="24"/>
          <w:szCs w:val="24"/>
        </w:rPr>
        <w:t>can inform</w:t>
      </w:r>
      <w:r w:rsidR="00AB2A17" w:rsidRPr="00482793">
        <w:rPr>
          <w:rFonts w:ascii="Times New Roman" w:eastAsia="Times New Roman" w:hAnsi="Times New Roman" w:cs="Times New Roman"/>
          <w:sz w:val="24"/>
          <w:szCs w:val="24"/>
        </w:rPr>
        <w:t xml:space="preserve"> environment</w:t>
      </w:r>
      <w:r w:rsidR="004E42A8" w:rsidRPr="00482793">
        <w:rPr>
          <w:rFonts w:ascii="Times New Roman" w:eastAsia="Times New Roman" w:hAnsi="Times New Roman" w:cs="Times New Roman"/>
          <w:sz w:val="24"/>
          <w:szCs w:val="24"/>
        </w:rPr>
        <w:t>al</w:t>
      </w:r>
      <w:r w:rsidR="00AB2A17" w:rsidRPr="00482793">
        <w:rPr>
          <w:rFonts w:ascii="Times New Roman" w:eastAsia="Times New Roman" w:hAnsi="Times New Roman" w:cs="Times New Roman"/>
          <w:sz w:val="24"/>
          <w:szCs w:val="24"/>
        </w:rPr>
        <w:t xml:space="preserve"> influence</w:t>
      </w:r>
      <w:r w:rsidR="009942BA" w:rsidRPr="00482793">
        <w:rPr>
          <w:rFonts w:ascii="Times New Roman" w:eastAsia="Times New Roman" w:hAnsi="Times New Roman" w:cs="Times New Roman"/>
          <w:sz w:val="24"/>
          <w:szCs w:val="24"/>
        </w:rPr>
        <w:t xml:space="preserve"> (e.g. diet)</w:t>
      </w:r>
      <w:r w:rsidR="00AB2A17" w:rsidRPr="00482793">
        <w:rPr>
          <w:rFonts w:ascii="Times New Roman" w:eastAsia="Times New Roman" w:hAnsi="Times New Roman" w:cs="Times New Roman"/>
          <w:sz w:val="24"/>
          <w:szCs w:val="24"/>
        </w:rPr>
        <w:t xml:space="preserve"> </w:t>
      </w:r>
      <w:r w:rsidR="004E42A8" w:rsidRPr="00482793">
        <w:rPr>
          <w:rFonts w:ascii="Times New Roman" w:eastAsia="Times New Roman" w:hAnsi="Times New Roman" w:cs="Times New Roman"/>
          <w:sz w:val="24"/>
          <w:szCs w:val="24"/>
        </w:rPr>
        <w:t xml:space="preserve">on predator-prey </w:t>
      </w:r>
      <w:r w:rsidR="00AB2A17" w:rsidRPr="00482793">
        <w:rPr>
          <w:rFonts w:ascii="Times New Roman" w:eastAsia="Times New Roman" w:hAnsi="Times New Roman" w:cs="Times New Roman"/>
          <w:sz w:val="24"/>
          <w:szCs w:val="24"/>
        </w:rPr>
        <w:t xml:space="preserve">interactions </w:t>
      </w:r>
      <w:r w:rsidR="00AB2A17" w:rsidRPr="00482793">
        <w:rPr>
          <w:rFonts w:ascii="Times New Roman" w:eastAsia="Times New Roman" w:hAnsi="Times New Roman" w:cs="Times New Roman"/>
          <w:sz w:val="24"/>
          <w:szCs w:val="24"/>
        </w:rPr>
        <w:fldChar w:fldCharType="begin"/>
      </w:r>
      <w:r w:rsidR="008D2B40" w:rsidRPr="00482793">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dontUpdate":true,"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00AB2A17" w:rsidRPr="00482793">
        <w:rPr>
          <w:rFonts w:ascii="Times New Roman" w:eastAsia="Times New Roman" w:hAnsi="Times New Roman" w:cs="Times New Roman"/>
          <w:sz w:val="24"/>
          <w:szCs w:val="24"/>
        </w:rPr>
        <w:fldChar w:fldCharType="separate"/>
      </w:r>
      <w:r w:rsidR="00AB2A17" w:rsidRPr="00482793">
        <w:rPr>
          <w:rFonts w:ascii="Times New Roman" w:eastAsia="Times New Roman" w:hAnsi="Times New Roman" w:cs="Times New Roman"/>
          <w:noProof/>
          <w:sz w:val="24"/>
          <w:szCs w:val="24"/>
        </w:rPr>
        <w:t>(e.g. slow righting times suggests an increased vulnerability to predators, Baldwin et al. 2007, Lachambre et al. 2017)</w:t>
      </w:r>
      <w:r w:rsidR="00AB2A17" w:rsidRPr="00482793">
        <w:rPr>
          <w:rFonts w:ascii="Times New Roman" w:eastAsia="Times New Roman" w:hAnsi="Times New Roman" w:cs="Times New Roman"/>
          <w:sz w:val="24"/>
          <w:szCs w:val="24"/>
        </w:rPr>
        <w:fldChar w:fldCharType="end"/>
      </w:r>
      <w:r w:rsidR="00AB2A17" w:rsidRPr="00482793">
        <w:rPr>
          <w:rFonts w:ascii="Times New Roman" w:eastAsia="Times New Roman" w:hAnsi="Times New Roman" w:cs="Times New Roman"/>
          <w:sz w:val="24"/>
          <w:szCs w:val="24"/>
        </w:rPr>
        <w:t>. During righting tests, abalone were placed, dorsal side down, in 14</w:t>
      </w:r>
      <w:r w:rsidR="004E42A8" w:rsidRPr="00482793">
        <w:rPr>
          <w:rFonts w:ascii="Times New Roman" w:eastAsia="Times New Roman" w:hAnsi="Times New Roman" w:cs="Times New Roman"/>
          <w:sz w:val="24"/>
          <w:szCs w:val="24"/>
        </w:rPr>
        <w:t>-15</w:t>
      </w:r>
      <w:r w:rsidR="00AB2A17" w:rsidRPr="00482793">
        <w:rPr>
          <w:rFonts w:ascii="Times New Roman" w:eastAsia="Times New Roman" w:hAnsi="Times New Roman" w:cs="Times New Roman"/>
          <w:sz w:val="24"/>
          <w:szCs w:val="24"/>
        </w:rPr>
        <w:t xml:space="preserve">°C </w:t>
      </w:r>
      <w:r w:rsidR="004E42A8" w:rsidRPr="00482793">
        <w:rPr>
          <w:rFonts w:ascii="Times New Roman" w:eastAsia="Times New Roman" w:hAnsi="Times New Roman" w:cs="Times New Roman"/>
          <w:sz w:val="24"/>
          <w:szCs w:val="24"/>
        </w:rPr>
        <w:t>seawater</w:t>
      </w:r>
      <w:r w:rsidR="00AB2A17" w:rsidRPr="00482793">
        <w:rPr>
          <w:rFonts w:ascii="Times New Roman" w:eastAsia="Times New Roman" w:hAnsi="Times New Roman" w:cs="Times New Roman"/>
          <w:sz w:val="24"/>
          <w:szCs w:val="24"/>
        </w:rPr>
        <w:t>. We measured the time it took abalone to flip over so that the dorsal side of their shell faced up. These tests were conducted until abalone corrected their orientation or 4 minutes</w:t>
      </w:r>
      <w:r w:rsidR="004E42A8" w:rsidRPr="00482793">
        <w:rPr>
          <w:rFonts w:ascii="Times New Roman" w:eastAsia="Times New Roman" w:hAnsi="Times New Roman" w:cs="Times New Roman"/>
          <w:sz w:val="24"/>
          <w:szCs w:val="24"/>
        </w:rPr>
        <w:t xml:space="preserve"> passed</w:t>
      </w:r>
      <w:r w:rsidR="00AB2A17" w:rsidRPr="00482793">
        <w:rPr>
          <w:rFonts w:ascii="Times New Roman" w:eastAsia="Times New Roman" w:hAnsi="Times New Roman" w:cs="Times New Roman"/>
          <w:sz w:val="24"/>
          <w:szCs w:val="24"/>
        </w:rPr>
        <w:t>.</w:t>
      </w:r>
      <w:r w:rsidR="004E42A8" w:rsidRPr="00482793">
        <w:rPr>
          <w:rFonts w:ascii="Times New Roman" w:eastAsia="Times New Roman" w:hAnsi="Times New Roman" w:cs="Times New Roman"/>
          <w:sz w:val="24"/>
          <w:szCs w:val="24"/>
        </w:rPr>
        <w:t xml:space="preserve"> W</w:t>
      </w:r>
      <w:r w:rsidR="00AB2A17" w:rsidRPr="00482793">
        <w:rPr>
          <w:rFonts w:ascii="Times New Roman" w:eastAsia="Times New Roman" w:hAnsi="Times New Roman" w:cs="Times New Roman"/>
          <w:sz w:val="24"/>
          <w:szCs w:val="24"/>
        </w:rPr>
        <w:t>e conducted these assays</w:t>
      </w:r>
      <w:r w:rsidR="004E42A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t the start and end of the </w:t>
      </w:r>
      <w:r w:rsidR="00FF22E0">
        <w:rPr>
          <w:rFonts w:ascii="Times New Roman" w:eastAsia="Times New Roman" w:hAnsi="Times New Roman" w:cs="Times New Roman"/>
          <w:sz w:val="24"/>
          <w:szCs w:val="24"/>
        </w:rPr>
        <w:t>performance assay</w:t>
      </w:r>
      <w:r w:rsidRPr="00482793">
        <w:rPr>
          <w:rFonts w:ascii="Times New Roman" w:eastAsia="Times New Roman" w:hAnsi="Times New Roman" w:cs="Times New Roman"/>
          <w:sz w:val="24"/>
          <w:szCs w:val="24"/>
        </w:rPr>
        <w:t xml:space="preserve">. </w:t>
      </w:r>
    </w:p>
    <w:p w14:paraId="72705734" w14:textId="309243B8" w:rsidR="0011538B"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reference</w:t>
      </w:r>
      <w:r w:rsidR="0011538B" w:rsidRPr="00482793">
        <w:rPr>
          <w:rFonts w:ascii="Times New Roman" w:eastAsia="Times New Roman" w:hAnsi="Times New Roman" w:cs="Times New Roman"/>
          <w:i/>
          <w:sz w:val="24"/>
          <w:szCs w:val="24"/>
        </w:rPr>
        <w:t xml:space="preserve"> Assays</w:t>
      </w:r>
    </w:p>
    <w:p w14:paraId="2E644432" w14:textId="51E4CE70" w:rsidR="004E42A8"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composition affects feeding preferences, we offered </w:t>
      </w:r>
      <w:r w:rsidR="004E42A8" w:rsidRPr="00482793">
        <w:rPr>
          <w:rFonts w:ascii="Times New Roman" w:eastAsia="Times New Roman" w:hAnsi="Times New Roman" w:cs="Times New Roman"/>
          <w:sz w:val="24"/>
          <w:szCs w:val="24"/>
        </w:rPr>
        <w:t xml:space="preserve">rocky intertidal consumers </w:t>
      </w:r>
      <w:r w:rsidRPr="00482793">
        <w:rPr>
          <w:rFonts w:ascii="Times New Roman" w:eastAsia="Times New Roman" w:hAnsi="Times New Roman" w:cs="Times New Roman"/>
          <w:sz w:val="24"/>
          <w:szCs w:val="24"/>
        </w:rPr>
        <w:t xml:space="preserve">a choice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as collected as fresh wrack from Ocean Beach (32.75380° N, -117.25284° W) and benthic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as collected by snorkel from the jetty at Mission Bay in San Diego (32.76158° N, -117.24521° W). We transported seaweeds to CMIL. Separate feeding choice assays were conducted with each of the four </w:t>
      </w:r>
      <w:r w:rsidR="003F3719" w:rsidRPr="00482793">
        <w:rPr>
          <w:rFonts w:ascii="Times New Roman" w:eastAsia="Times New Roman" w:hAnsi="Times New Roman" w:cs="Times New Roman"/>
          <w:sz w:val="24"/>
          <w:szCs w:val="24"/>
        </w:rPr>
        <w:t>primary consumer</w:t>
      </w:r>
      <w:r w:rsidRPr="00482793">
        <w:rPr>
          <w:rFonts w:ascii="Times New Roman" w:eastAsia="Times New Roman" w:hAnsi="Times New Roman" w:cs="Times New Roman"/>
          <w:sz w:val="24"/>
          <w:szCs w:val="24"/>
        </w:rPr>
        <w:t xml:space="preserve"> species (Shore crabs, Hermit crabs, Turban snails, and Black abalone). Non-abalone animals were collected from Sunset Cliffs Natural Park</w:t>
      </w:r>
      <w:r w:rsidR="006E0243" w:rsidRPr="00482793">
        <w:rPr>
          <w:rFonts w:ascii="Times New Roman" w:eastAsia="Times New Roman" w:hAnsi="Times New Roman" w:cs="Times New Roman"/>
          <w:sz w:val="24"/>
          <w:szCs w:val="24"/>
        </w:rPr>
        <w:t xml:space="preserve"> (32.71972° N, -117.25725° W)</w:t>
      </w:r>
      <w:r w:rsidR="004E42A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transported to CMIL</w:t>
      </w:r>
      <w:r w:rsidR="004E42A8" w:rsidRPr="00482793">
        <w:rPr>
          <w:rFonts w:ascii="Times New Roman" w:eastAsia="Times New Roman" w:hAnsi="Times New Roman" w:cs="Times New Roman"/>
          <w:sz w:val="24"/>
          <w:szCs w:val="24"/>
        </w:rPr>
        <w:t>, and</w:t>
      </w:r>
      <w:r w:rsidRPr="00482793">
        <w:rPr>
          <w:rFonts w:ascii="Times New Roman" w:eastAsia="Times New Roman" w:hAnsi="Times New Roman" w:cs="Times New Roman"/>
          <w:sz w:val="24"/>
          <w:szCs w:val="24"/>
        </w:rPr>
        <w:t xml:space="preserve"> held in flow-through seawater. </w:t>
      </w:r>
      <w:r w:rsidR="004E42A8" w:rsidRPr="00482793">
        <w:rPr>
          <w:rFonts w:ascii="Times New Roman" w:eastAsia="Times New Roman" w:hAnsi="Times New Roman" w:cs="Times New Roman"/>
          <w:sz w:val="24"/>
          <w:szCs w:val="24"/>
        </w:rPr>
        <w:t xml:space="preserve">Adult </w:t>
      </w:r>
      <w:r w:rsidRPr="00482793">
        <w:rPr>
          <w:rFonts w:ascii="Times New Roman" w:eastAsia="Times New Roman" w:hAnsi="Times New Roman" w:cs="Times New Roman"/>
          <w:sz w:val="24"/>
          <w:szCs w:val="24"/>
        </w:rPr>
        <w:t xml:space="preserve">Black abalone (collected and held under ESA Permit </w:t>
      </w:r>
      <w:r w:rsidRPr="00482793">
        <w:rPr>
          <w:rFonts w:ascii="Times New Roman" w:hAnsi="Times New Roman" w:cs="Times New Roman"/>
          <w:color w:val="000000"/>
          <w:sz w:val="24"/>
          <w:szCs w:val="24"/>
        </w:rPr>
        <w:t xml:space="preserve">#19571-2R) were held in chilled, recirculating seawater at </w:t>
      </w:r>
      <w:r w:rsidRPr="00482793">
        <w:rPr>
          <w:rFonts w:ascii="Times New Roman" w:eastAsia="Times New Roman" w:hAnsi="Times New Roman" w:cs="Times New Roman"/>
          <w:sz w:val="24"/>
          <w:szCs w:val="24"/>
        </w:rPr>
        <w:t xml:space="preserve">NOAA Southwest Fisheries </w:t>
      </w:r>
      <w:r w:rsidR="004E4F28" w:rsidRPr="00482793">
        <w:rPr>
          <w:rFonts w:ascii="Times New Roman" w:eastAsia="Times New Roman" w:hAnsi="Times New Roman" w:cs="Times New Roman"/>
          <w:sz w:val="24"/>
          <w:szCs w:val="24"/>
        </w:rPr>
        <w:t xml:space="preserve">Science </w:t>
      </w:r>
      <w:r w:rsidRPr="00482793">
        <w:rPr>
          <w:rFonts w:ascii="Times New Roman" w:eastAsia="Times New Roman" w:hAnsi="Times New Roman" w:cs="Times New Roman"/>
          <w:sz w:val="24"/>
          <w:szCs w:val="24"/>
        </w:rPr>
        <w:t xml:space="preserve">Center (La Jolla, California). </w:t>
      </w:r>
    </w:p>
    <w:p w14:paraId="37AEA0D1" w14:textId="709BB9AA" w:rsidR="0011538B" w:rsidRPr="00482793" w:rsidRDefault="004E42A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To standardize hunger level and to motivate our animals to feed</w:t>
      </w:r>
      <w:r w:rsidR="0011538B" w:rsidRPr="00482793">
        <w:rPr>
          <w:rFonts w:ascii="Times New Roman" w:eastAsia="Times New Roman" w:hAnsi="Times New Roman" w:cs="Times New Roman"/>
          <w:sz w:val="24"/>
          <w:szCs w:val="24"/>
        </w:rPr>
        <w:t xml:space="preserve">, all </w:t>
      </w:r>
      <w:r w:rsidR="00AD1A4E"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were fed </w:t>
      </w:r>
      <w:r w:rsidR="0011538B" w:rsidRPr="00482793">
        <w:rPr>
          <w:rFonts w:ascii="Times New Roman" w:eastAsia="Times New Roman" w:hAnsi="Times New Roman" w:cs="Times New Roman"/>
          <w:i/>
          <w:sz w:val="24"/>
          <w:szCs w:val="24"/>
        </w:rPr>
        <w:t>Ulva spp.</w:t>
      </w:r>
      <w:r w:rsidR="0011538B" w:rsidRPr="00482793">
        <w:rPr>
          <w:rFonts w:ascii="Times New Roman" w:eastAsia="Times New Roman" w:hAnsi="Times New Roman" w:cs="Times New Roman"/>
          <w:sz w:val="24"/>
          <w:szCs w:val="24"/>
        </w:rPr>
        <w:t xml:space="preserve"> for three days </w:t>
      </w:r>
      <w:r w:rsidRPr="00482793">
        <w:rPr>
          <w:rFonts w:ascii="Times New Roman" w:eastAsia="Times New Roman" w:hAnsi="Times New Roman" w:cs="Times New Roman"/>
          <w:sz w:val="24"/>
          <w:szCs w:val="24"/>
        </w:rPr>
        <w:t>and then starved</w:t>
      </w:r>
      <w:r w:rsidR="0011538B" w:rsidRPr="00482793">
        <w:rPr>
          <w:rFonts w:ascii="Times New Roman" w:eastAsia="Times New Roman" w:hAnsi="Times New Roman" w:cs="Times New Roman"/>
          <w:sz w:val="24"/>
          <w:szCs w:val="24"/>
        </w:rPr>
        <w:t xml:space="preserve"> for two days</w:t>
      </w:r>
      <w:r w:rsidRPr="00482793">
        <w:rPr>
          <w:rFonts w:ascii="Times New Roman" w:eastAsia="Times New Roman" w:hAnsi="Times New Roman" w:cs="Times New Roman"/>
          <w:sz w:val="24"/>
          <w:szCs w:val="24"/>
        </w:rPr>
        <w:t xml:space="preserve"> prior to the preference assays</w:t>
      </w:r>
      <w:r w:rsidR="0011538B" w:rsidRPr="00482793">
        <w:rPr>
          <w:rFonts w:ascii="Times New Roman" w:eastAsia="Times New Roman" w:hAnsi="Times New Roman" w:cs="Times New Roman"/>
          <w:sz w:val="24"/>
          <w:szCs w:val="24"/>
        </w:rPr>
        <w:t>. All feeding assays were conducted in June 2019, with the exception of Black abalone (August 2019).</w:t>
      </w:r>
    </w:p>
    <w:p w14:paraId="415C3FB4" w14:textId="417B88F5" w:rsidR="0011538B"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offered 3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n=14), 3 hermit crabs (n=14), or a single shore crab (n=15) a choice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and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in plastic containers (19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6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1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m). Container walls included six 35mm holes lined with </w:t>
      </w:r>
      <w:r w:rsidR="004E4F28" w:rsidRPr="00482793">
        <w:rPr>
          <w:rFonts w:ascii="Times New Roman" w:eastAsia="Times New Roman" w:hAnsi="Times New Roman" w:cs="Times New Roman"/>
          <w:sz w:val="24"/>
          <w:szCs w:val="24"/>
        </w:rPr>
        <w:t>mesh</w:t>
      </w:r>
      <w:r w:rsidRPr="00482793">
        <w:rPr>
          <w:rFonts w:ascii="Times New Roman" w:eastAsia="Times New Roman" w:hAnsi="Times New Roman" w:cs="Times New Roman"/>
          <w:sz w:val="24"/>
          <w:szCs w:val="24"/>
        </w:rPr>
        <w:t xml:space="preserve"> (2</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openings) to improve water exchange. Black abalone were housed individually in 28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23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1</w:t>
      </w:r>
      <w:r w:rsidRPr="00482793">
        <w:rPr>
          <w:rFonts w:ascii="Times New Roman" w:eastAsia="Times New Roman" w:hAnsi="Times New Roman" w:cs="Times New Roman"/>
          <w:sz w:val="24"/>
          <w:szCs w:val="24"/>
        </w:rPr>
        <w:t>80</w:t>
      </w:r>
      <w:r w:rsidR="003F371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mesh-lined (5</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PVC-framed cages with a Plexiglas</w:t>
      </w:r>
      <w:r w:rsidR="00A1158E"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floor.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 equivalent biomas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0D70B7" w:rsidRPr="00482793">
        <w:rPr>
          <w:rFonts w:ascii="Times New Roman" w:eastAsia="Times New Roman" w:hAnsi="Times New Roman" w:cs="Times New Roman"/>
          <w:sz w:val="24"/>
          <w:szCs w:val="24"/>
        </w:rPr>
        <w:t>Devilweed</w:t>
      </w:r>
      <w:r w:rsidR="00B55D8B">
        <w:rPr>
          <w:rFonts w:ascii="Times New Roman" w:eastAsia="Times New Roman" w:hAnsi="Times New Roman" w:cs="Times New Roman"/>
          <w:sz w:val="24"/>
          <w:szCs w:val="24"/>
        </w:rPr>
        <w:t xml:space="preserve"> that had been</w:t>
      </w:r>
      <w:r w:rsidRPr="00482793">
        <w:rPr>
          <w:rFonts w:ascii="Times New Roman" w:eastAsia="Times New Roman" w:hAnsi="Times New Roman" w:cs="Times New Roman"/>
          <w:sz w:val="24"/>
          <w:szCs w:val="24"/>
        </w:rPr>
        <w:t xml:space="preserve"> anchored</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with binder clips (mean ± SE: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4 g for </w:t>
      </w:r>
      <w:r w:rsidR="003B184D" w:rsidRPr="00482793">
        <w:rPr>
          <w:rFonts w:ascii="Times New Roman" w:eastAsia="Times New Roman" w:hAnsi="Times New Roman" w:cs="Times New Roman"/>
          <w:sz w:val="24"/>
          <w:szCs w:val="24"/>
        </w:rPr>
        <w:t>H</w:t>
      </w:r>
      <w:r w:rsidRPr="00482793">
        <w:rPr>
          <w:rFonts w:ascii="Times New Roman" w:eastAsia="Times New Roman" w:hAnsi="Times New Roman" w:cs="Times New Roman"/>
          <w:sz w:val="24"/>
          <w:szCs w:val="24"/>
        </w:rPr>
        <w:t>ermit crabs,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3 g for </w:t>
      </w:r>
      <w:r w:rsidR="003B184D"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hore crabs, 6.5 ± 0.3 g for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urban snails, 2</w:t>
      </w:r>
      <w:r w:rsidR="00D25110" w:rsidRPr="00482793">
        <w:rPr>
          <w:rFonts w:ascii="Times New Roman" w:eastAsia="Times New Roman" w:hAnsi="Times New Roman" w:cs="Times New Roman"/>
          <w:sz w:val="24"/>
          <w:szCs w:val="24"/>
        </w:rPr>
        <w:t>1</w:t>
      </w:r>
      <w:r w:rsidR="004E4F2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0.</w:t>
      </w:r>
      <w:r w:rsidR="00D25110" w:rsidRPr="00482793">
        <w:rPr>
          <w:rFonts w:ascii="Times New Roman" w:eastAsia="Times New Roman" w:hAnsi="Times New Roman" w:cs="Times New Roman"/>
          <w:sz w:val="24"/>
          <w:szCs w:val="24"/>
        </w:rPr>
        <w:t xml:space="preserve">4 </w:t>
      </w:r>
      <w:r w:rsidRPr="00482793">
        <w:rPr>
          <w:rFonts w:ascii="Times New Roman" w:eastAsia="Times New Roman" w:hAnsi="Times New Roman" w:cs="Times New Roman"/>
          <w:sz w:val="24"/>
          <w:szCs w:val="24"/>
        </w:rPr>
        <w:t xml:space="preserve">g for </w:t>
      </w:r>
      <w:r w:rsidR="001E23D5" w:rsidRPr="00482793">
        <w:rPr>
          <w:rFonts w:ascii="Times New Roman" w:eastAsia="Times New Roman" w:hAnsi="Times New Roman" w:cs="Times New Roman"/>
          <w:sz w:val="24"/>
          <w:szCs w:val="24"/>
        </w:rPr>
        <w:t>B</w:t>
      </w:r>
      <w:r w:rsidRPr="00482793">
        <w:rPr>
          <w:rFonts w:ascii="Times New Roman" w:eastAsia="Times New Roman" w:hAnsi="Times New Roman" w:cs="Times New Roman"/>
          <w:sz w:val="24"/>
          <w:szCs w:val="24"/>
        </w:rPr>
        <w:t>lack abalone). All replicates were paired with no-</w:t>
      </w:r>
      <w:r w:rsidR="00BE5804" w:rsidRPr="00482793">
        <w:rPr>
          <w:rFonts w:ascii="Times New Roman" w:eastAsia="Times New Roman" w:hAnsi="Times New Roman" w:cs="Times New Roman"/>
          <w:sz w:val="24"/>
          <w:szCs w:val="24"/>
        </w:rPr>
        <w:t>consumer</w:t>
      </w:r>
      <w:r w:rsidRPr="00482793">
        <w:rPr>
          <w:rFonts w:ascii="Times New Roman" w:eastAsia="Times New Roman" w:hAnsi="Times New Roman" w:cs="Times New Roman"/>
          <w:sz w:val="24"/>
          <w:szCs w:val="24"/>
        </w:rPr>
        <w:t xml:space="preserve"> controls to account for changes in mass unrelated to consumption</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A1158E" w:rsidRPr="00482793">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Individual replicates were stopped when </w:t>
      </w:r>
      <w:r w:rsidR="00B55D8B">
        <w:rPr>
          <w:rFonts w:ascii="Times New Roman" w:eastAsia="Times New Roman" w:hAnsi="Times New Roman" w:cs="Times New Roman"/>
          <w:sz w:val="24"/>
          <w:szCs w:val="24"/>
        </w:rPr>
        <w:t xml:space="preserve">either </w:t>
      </w:r>
      <w:r w:rsidRPr="00482793">
        <w:rPr>
          <w:rFonts w:ascii="Times New Roman" w:eastAsia="Times New Roman" w:hAnsi="Times New Roman" w:cs="Times New Roman"/>
          <w:sz w:val="24"/>
          <w:szCs w:val="24"/>
        </w:rPr>
        <w:t xml:space="preserve">~3/4 of either seaweed was </w:t>
      </w:r>
      <w:r w:rsidR="001B0CD2" w:rsidRPr="00482793">
        <w:rPr>
          <w:rFonts w:ascii="Times New Roman" w:eastAsia="Times New Roman" w:hAnsi="Times New Roman" w:cs="Times New Roman"/>
          <w:sz w:val="24"/>
          <w:szCs w:val="24"/>
        </w:rPr>
        <w:t>consumed,</w:t>
      </w:r>
      <w:r w:rsidRPr="00482793">
        <w:rPr>
          <w:rFonts w:ascii="Times New Roman" w:eastAsia="Times New Roman" w:hAnsi="Times New Roman" w:cs="Times New Roman"/>
          <w:sz w:val="24"/>
          <w:szCs w:val="24"/>
        </w:rPr>
        <w:t xml:space="preserve"> or </w:t>
      </w:r>
      <w:r w:rsidR="00B55D8B">
        <w:rPr>
          <w:rFonts w:ascii="Times New Roman" w:eastAsia="Times New Roman" w:hAnsi="Times New Roman" w:cs="Times New Roman"/>
          <w:sz w:val="24"/>
          <w:szCs w:val="24"/>
        </w:rPr>
        <w:t>six</w:t>
      </w:r>
      <w:r w:rsidRPr="00482793">
        <w:rPr>
          <w:rFonts w:ascii="Times New Roman" w:eastAsia="Times New Roman" w:hAnsi="Times New Roman" w:cs="Times New Roman"/>
          <w:sz w:val="24"/>
          <w:szCs w:val="24"/>
        </w:rPr>
        <w:t xml:space="preserve"> days</w:t>
      </w:r>
      <w:r w:rsidR="00B55D8B">
        <w:rPr>
          <w:rFonts w:ascii="Times New Roman" w:eastAsia="Times New Roman" w:hAnsi="Times New Roman" w:cs="Times New Roman"/>
          <w:sz w:val="24"/>
          <w:szCs w:val="24"/>
        </w:rPr>
        <w:t xml:space="preserve"> had passed</w:t>
      </w:r>
      <w:r w:rsidRPr="00482793">
        <w:rPr>
          <w:rFonts w:ascii="Times New Roman" w:eastAsia="Times New Roman" w:hAnsi="Times New Roman" w:cs="Times New Roman"/>
          <w:sz w:val="24"/>
          <w:szCs w:val="24"/>
        </w:rPr>
        <w:t>. All remaining seaweed and seaweed fragments were blotted dry and weighed. We adjusted for autogenic growth using the equation T</w:t>
      </w:r>
      <w:r w:rsidRPr="00482793">
        <w:rPr>
          <w:rFonts w:ascii="Times New Roman" w:eastAsia="Times New Roman" w:hAnsi="Times New Roman" w:cs="Times New Roman"/>
          <w:sz w:val="24"/>
          <w:szCs w:val="24"/>
          <w:vertAlign w:val="subscript"/>
        </w:rPr>
        <w:t xml:space="preserve">i </w:t>
      </w:r>
      <w:r w:rsidRPr="00482793">
        <w:rPr>
          <w:rFonts w:ascii="Times New Roman" w:eastAsia="Times New Roman" w:hAnsi="Times New Roman" w:cs="Times New Roman"/>
          <w:sz w:val="24"/>
          <w:szCs w:val="24"/>
        </w:rPr>
        <w:t>(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C</w:t>
      </w:r>
      <w:r w:rsidRPr="00482793">
        <w:rPr>
          <w:rFonts w:ascii="Times New Roman" w:eastAsia="Times New Roman" w:hAnsi="Times New Roman" w:cs="Times New Roman"/>
          <w:sz w:val="24"/>
          <w:szCs w:val="24"/>
          <w:vertAlign w:val="subscript"/>
        </w:rPr>
        <w:t>i</w:t>
      </w:r>
      <w:r w:rsidRPr="00482793">
        <w:rPr>
          <w:rFonts w:ascii="Times New Roman" w:eastAsia="Times New Roman" w:hAnsi="Times New Roman" w:cs="Times New Roman"/>
          <w:sz w:val="24"/>
          <w:szCs w:val="24"/>
        </w:rPr>
        <w:t xml:space="preserve">) –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where T</w:t>
      </w:r>
      <w:r w:rsidRPr="00482793">
        <w:rPr>
          <w:rFonts w:ascii="Times New Roman" w:eastAsia="Times New Roman" w:hAnsi="Times New Roman" w:cs="Times New Roman"/>
          <w:sz w:val="24"/>
          <w:szCs w:val="24"/>
          <w:vertAlign w:val="subscript"/>
        </w:rPr>
        <w:t>i</w:t>
      </w:r>
      <w:r w:rsidRPr="00482793">
        <w:rPr>
          <w:rFonts w:ascii="Times New Roman" w:eastAsia="Times New Roman" w:hAnsi="Times New Roman" w:cs="Times New Roman"/>
          <w:sz w:val="24"/>
          <w:szCs w:val="24"/>
        </w:rPr>
        <w:t xml:space="preserve"> and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represent the seaweed masses of the experimental treatments and 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and C</w:t>
      </w:r>
      <w:r w:rsidRPr="00482793">
        <w:rPr>
          <w:rFonts w:ascii="Times New Roman" w:eastAsia="Times New Roman" w:hAnsi="Times New Roman" w:cs="Times New Roman"/>
          <w:sz w:val="24"/>
          <w:szCs w:val="24"/>
          <w:vertAlign w:val="subscript"/>
        </w:rPr>
        <w:t>i</w:t>
      </w:r>
      <w:r w:rsidR="00A1158E"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represent the seaweed masses in control treatments before (</w:t>
      </w:r>
      <w:proofErr w:type="spellStart"/>
      <w:r w:rsidR="00A1158E" w:rsidRPr="00482793">
        <w:rPr>
          <w:rFonts w:ascii="Times New Roman" w:eastAsia="Times New Roman" w:hAnsi="Times New Roman" w:cs="Times New Roman"/>
          <w:sz w:val="24"/>
          <w:szCs w:val="24"/>
        </w:rPr>
        <w:t>i</w:t>
      </w:r>
      <w:proofErr w:type="spellEnd"/>
      <w:r w:rsidRPr="00482793">
        <w:rPr>
          <w:rFonts w:ascii="Times New Roman" w:eastAsia="Times New Roman" w:hAnsi="Times New Roman" w:cs="Times New Roman"/>
          <w:sz w:val="24"/>
          <w:szCs w:val="24"/>
        </w:rPr>
        <w:t>) and after (f) the assay</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maWJoRyL","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container-title":"Ecology","issue":"10","language":"en","page":"2721–2735","source":"Zotero","title":"Geographic variation among herbivore populations in tolerance for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otka and Hay 2002, 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43A23CBC" w14:textId="77777777" w:rsidR="00FE7306" w:rsidRPr="00482793" w:rsidRDefault="00FE7306" w:rsidP="004628A7">
      <w:pPr>
        <w:spacing w:line="480" w:lineRule="auto"/>
        <w:jc w:val="both"/>
        <w:rPr>
          <w:rFonts w:ascii="Times New Roman" w:eastAsia="Times New Roman" w:hAnsi="Times New Roman" w:cs="Times New Roman"/>
          <w:sz w:val="24"/>
          <w:szCs w:val="24"/>
        </w:rPr>
      </w:pPr>
    </w:p>
    <w:p w14:paraId="5691FD51" w14:textId="77777777" w:rsidR="00FE7306" w:rsidRPr="00482793" w:rsidRDefault="00FE7306" w:rsidP="004628A7">
      <w:pPr>
        <w:spacing w:line="480" w:lineRule="auto"/>
        <w:jc w:val="both"/>
        <w:rPr>
          <w:rFonts w:ascii="Times New Roman" w:eastAsia="Times New Roman" w:hAnsi="Times New Roman" w:cs="Times New Roman"/>
          <w:sz w:val="24"/>
          <w:szCs w:val="24"/>
        </w:rPr>
      </w:pPr>
      <w:r w:rsidRPr="00B55D8B">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012E7D85" w14:textId="046EE2C1" w:rsidR="004D120D"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o understand if shifts in wrack composition (</w:t>
      </w:r>
      <w:r w:rsidR="003B184D"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from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to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cause intertidal </w:t>
      </w:r>
      <w:r w:rsidR="00AD1A4E" w:rsidRPr="00482793">
        <w:rPr>
          <w:rFonts w:ascii="Times New Roman" w:eastAsia="Times New Roman" w:hAnsi="Times New Roman" w:cs="Times New Roman"/>
          <w:sz w:val="24"/>
          <w:szCs w:val="24"/>
        </w:rPr>
        <w:t>consumers</w:t>
      </w:r>
      <w:r w:rsidRPr="00482793">
        <w:rPr>
          <w:rFonts w:ascii="Times New Roman" w:eastAsia="Times New Roman" w:hAnsi="Times New Roman" w:cs="Times New Roman"/>
          <w:sz w:val="24"/>
          <w:szCs w:val="24"/>
        </w:rPr>
        <w:t xml:space="preserve"> to change consumption of native benthic seaweeds, we offered an assemblage of intertidal </w:t>
      </w:r>
      <w:r w:rsidR="009942BA" w:rsidRPr="00482793">
        <w:rPr>
          <w:rFonts w:ascii="Times New Roman" w:eastAsia="Times New Roman" w:hAnsi="Times New Roman" w:cs="Times New Roman"/>
          <w:sz w:val="24"/>
          <w:szCs w:val="24"/>
        </w:rPr>
        <w:t xml:space="preserve">consumers known to eat </w:t>
      </w:r>
      <w:r w:rsidR="00AD1A4E" w:rsidRPr="00482793">
        <w:rPr>
          <w:rFonts w:ascii="Times New Roman" w:eastAsia="Times New Roman" w:hAnsi="Times New Roman" w:cs="Times New Roman"/>
          <w:sz w:val="24"/>
          <w:szCs w:val="24"/>
        </w:rPr>
        <w:t>seaweed and wrack</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 choice of native benthic seaweeds in the presence of either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1B5D6B" w:rsidRPr="00482793">
        <w:rPr>
          <w:rFonts w:ascii="Times New Roman" w:eastAsia="Times New Roman" w:hAnsi="Times New Roman" w:cs="Times New Roman"/>
          <w:sz w:val="24"/>
          <w:szCs w:val="24"/>
        </w:rPr>
        <w:t>To create realistic assemblages of wrack consumers, w</w:t>
      </w:r>
      <w:r w:rsidR="004D120D" w:rsidRPr="00482793">
        <w:rPr>
          <w:rFonts w:ascii="Times New Roman" w:eastAsia="Times New Roman" w:hAnsi="Times New Roman" w:cs="Times New Roman"/>
          <w:sz w:val="24"/>
          <w:szCs w:val="24"/>
        </w:rPr>
        <w:t xml:space="preserve">e </w:t>
      </w:r>
      <w:r w:rsidR="004D120D" w:rsidRPr="00482793">
        <w:rPr>
          <w:rFonts w:ascii="Times New Roman" w:eastAsia="Times New Roman" w:hAnsi="Times New Roman" w:cs="Times New Roman"/>
          <w:sz w:val="24"/>
          <w:szCs w:val="24"/>
        </w:rPr>
        <w:lastRenderedPageBreak/>
        <w:t xml:space="preserve">surveyed the abundance of rocky intertidal </w:t>
      </w:r>
      <w:proofErr w:type="spellStart"/>
      <w:r w:rsidR="004D120D" w:rsidRPr="00482793">
        <w:rPr>
          <w:rFonts w:ascii="Times New Roman" w:eastAsia="Times New Roman" w:hAnsi="Times New Roman" w:cs="Times New Roman"/>
          <w:sz w:val="24"/>
          <w:szCs w:val="24"/>
        </w:rPr>
        <w:t>detritivorous</w:t>
      </w:r>
      <w:proofErr w:type="spellEnd"/>
      <w:r w:rsidR="004D120D" w:rsidRPr="00482793">
        <w:rPr>
          <w:rFonts w:ascii="Times New Roman" w:eastAsia="Times New Roman" w:hAnsi="Times New Roman" w:cs="Times New Roman"/>
          <w:sz w:val="24"/>
          <w:szCs w:val="24"/>
        </w:rPr>
        <w:t xml:space="preserve"> invertebrates at Sunset Cliffs </w:t>
      </w:r>
      <w:commentRangeStart w:id="13"/>
      <w:r w:rsidR="004D120D" w:rsidRPr="00482793">
        <w:rPr>
          <w:rFonts w:ascii="Times New Roman" w:eastAsia="Times New Roman" w:hAnsi="Times New Roman" w:cs="Times New Roman"/>
          <w:sz w:val="24"/>
          <w:szCs w:val="24"/>
        </w:rPr>
        <w:t>Natural</w:t>
      </w:r>
      <w:commentRangeEnd w:id="13"/>
      <w:r w:rsidR="00A97E68">
        <w:rPr>
          <w:rStyle w:val="CommentReference"/>
        </w:rPr>
        <w:commentReference w:id="13"/>
      </w:r>
      <w:r w:rsidR="004D120D" w:rsidRPr="00482793">
        <w:rPr>
          <w:rFonts w:ascii="Times New Roman" w:eastAsia="Times New Roman" w:hAnsi="Times New Roman" w:cs="Times New Roman"/>
          <w:sz w:val="24"/>
          <w:szCs w:val="24"/>
        </w:rPr>
        <w:t xml:space="preserve"> Park in August 2019. We recorded all snails and crabs found within a 0.50 x 0.50 m quadrat that was flipped end over end and parallel to shore (n=10). This procedure was repeated in the low, mid, and high intertidal zones. Although this technique accurately sampled </w:t>
      </w:r>
      <w:r w:rsidR="007B7655" w:rsidRPr="00482793">
        <w:rPr>
          <w:rFonts w:ascii="Times New Roman" w:eastAsia="Times New Roman" w:hAnsi="Times New Roman" w:cs="Times New Roman"/>
          <w:sz w:val="24"/>
          <w:szCs w:val="24"/>
        </w:rPr>
        <w:t>T</w:t>
      </w:r>
      <w:r w:rsidR="004D120D" w:rsidRPr="00482793">
        <w:rPr>
          <w:rFonts w:ascii="Times New Roman" w:eastAsia="Times New Roman" w:hAnsi="Times New Roman" w:cs="Times New Roman"/>
          <w:sz w:val="24"/>
          <w:szCs w:val="24"/>
        </w:rPr>
        <w:t xml:space="preserve">urban snails and </w:t>
      </w:r>
      <w:r w:rsidR="007B7655" w:rsidRPr="00482793">
        <w:rPr>
          <w:rFonts w:ascii="Times New Roman" w:eastAsia="Times New Roman" w:hAnsi="Times New Roman" w:cs="Times New Roman"/>
          <w:sz w:val="24"/>
          <w:szCs w:val="24"/>
        </w:rPr>
        <w:t>H</w:t>
      </w:r>
      <w:r w:rsidR="004D120D" w:rsidRPr="00482793">
        <w:rPr>
          <w:rFonts w:ascii="Times New Roman" w:eastAsia="Times New Roman" w:hAnsi="Times New Roman" w:cs="Times New Roman"/>
          <w:sz w:val="24"/>
          <w:szCs w:val="24"/>
        </w:rPr>
        <w:t xml:space="preserve">ermit crabs, it did not sample mobile </w:t>
      </w:r>
      <w:r w:rsidR="003B184D" w:rsidRPr="00482793">
        <w:rPr>
          <w:rFonts w:ascii="Times New Roman" w:eastAsia="Times New Roman" w:hAnsi="Times New Roman" w:cs="Times New Roman"/>
          <w:sz w:val="24"/>
          <w:szCs w:val="24"/>
        </w:rPr>
        <w:t>S</w:t>
      </w:r>
      <w:r w:rsidR="004D120D" w:rsidRPr="00482793">
        <w:rPr>
          <w:rFonts w:ascii="Times New Roman" w:eastAsia="Times New Roman" w:hAnsi="Times New Roman" w:cs="Times New Roman"/>
          <w:sz w:val="24"/>
          <w:szCs w:val="24"/>
        </w:rPr>
        <w:t>hore crabs.</w:t>
      </w:r>
      <w:r w:rsidR="001B5D6B" w:rsidRPr="00482793">
        <w:rPr>
          <w:rFonts w:ascii="Times New Roman" w:eastAsia="Times New Roman" w:hAnsi="Times New Roman" w:cs="Times New Roman"/>
          <w:sz w:val="24"/>
          <w:szCs w:val="24"/>
        </w:rPr>
        <w:t xml:space="preserve"> To determine a realistic number of animals to add to our experiments, we multiplied field densities by the floor area of the plastic containers used in the assay. </w:t>
      </w:r>
      <w:r w:rsidR="0067628A">
        <w:rPr>
          <w:rFonts w:ascii="Times New Roman" w:eastAsia="Times New Roman" w:hAnsi="Times New Roman" w:cs="Times New Roman"/>
          <w:sz w:val="24"/>
          <w:szCs w:val="24"/>
        </w:rPr>
        <w:t xml:space="preserve">This resulted in the addition of three Turban snails and three hermit crabs to each replicate. </w:t>
      </w:r>
      <w:r w:rsidR="001B5D6B" w:rsidRPr="00482793">
        <w:rPr>
          <w:rFonts w:ascii="Times New Roman" w:eastAsia="Times New Roman" w:hAnsi="Times New Roman" w:cs="Times New Roman"/>
          <w:sz w:val="24"/>
          <w:szCs w:val="24"/>
        </w:rPr>
        <w:t xml:space="preserve">Because </w:t>
      </w:r>
      <w:r w:rsidR="0067628A">
        <w:rPr>
          <w:rFonts w:ascii="Times New Roman" w:eastAsia="Times New Roman" w:hAnsi="Times New Roman" w:cs="Times New Roman"/>
          <w:sz w:val="24"/>
          <w:szCs w:val="24"/>
        </w:rPr>
        <w:t xml:space="preserve">mobile </w:t>
      </w:r>
      <w:r w:rsidR="003B184D" w:rsidRPr="00482793">
        <w:rPr>
          <w:rFonts w:ascii="Times New Roman" w:eastAsia="Times New Roman" w:hAnsi="Times New Roman" w:cs="Times New Roman"/>
          <w:sz w:val="24"/>
          <w:szCs w:val="24"/>
        </w:rPr>
        <w:t>S</w:t>
      </w:r>
      <w:r w:rsidR="001B5D6B" w:rsidRPr="00482793">
        <w:rPr>
          <w:rFonts w:ascii="Times New Roman" w:eastAsia="Times New Roman" w:hAnsi="Times New Roman" w:cs="Times New Roman"/>
          <w:sz w:val="24"/>
          <w:szCs w:val="24"/>
        </w:rPr>
        <w:t>hore crab</w:t>
      </w:r>
      <w:r w:rsidR="0067628A">
        <w:rPr>
          <w:rFonts w:ascii="Times New Roman" w:eastAsia="Times New Roman" w:hAnsi="Times New Roman" w:cs="Times New Roman"/>
          <w:sz w:val="24"/>
          <w:szCs w:val="24"/>
        </w:rPr>
        <w:t xml:space="preserve"> densities are difficult to measure</w:t>
      </w:r>
      <w:r w:rsidR="001B5D6B" w:rsidRPr="00482793">
        <w:rPr>
          <w:rFonts w:ascii="Times New Roman" w:eastAsia="Times New Roman" w:hAnsi="Times New Roman" w:cs="Times New Roman"/>
          <w:sz w:val="24"/>
          <w:szCs w:val="24"/>
        </w:rPr>
        <w:t>, we added a single individual to each replicate.</w:t>
      </w:r>
      <w:r w:rsidR="009942BA" w:rsidRPr="00482793">
        <w:rPr>
          <w:rFonts w:ascii="Times New Roman" w:eastAsia="Times New Roman" w:hAnsi="Times New Roman" w:cs="Times New Roman"/>
          <w:sz w:val="24"/>
          <w:szCs w:val="24"/>
        </w:rPr>
        <w:t xml:space="preserve"> We recognize this approach creates an assemblage with relatively more abundant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 xml:space="preserve">hore crabs and therefore might overestimate the role of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hore crabs.</w:t>
      </w:r>
    </w:p>
    <w:p w14:paraId="09076484" w14:textId="5C626676" w:rsidR="000D70B7"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collected all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d seaweed from Sunset Cliffs Natural Park and transported them to CMIL.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 choice between </w:t>
      </w:r>
      <w:r w:rsidR="0067628A">
        <w:rPr>
          <w:rFonts w:ascii="Times New Roman" w:eastAsia="Times New Roman" w:hAnsi="Times New Roman" w:cs="Times New Roman"/>
          <w:sz w:val="24"/>
          <w:szCs w:val="24"/>
        </w:rPr>
        <w:t xml:space="preserve">three </w:t>
      </w:r>
      <w:r w:rsidR="00881A6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foods made from</w:t>
      </w:r>
      <w:r w:rsidR="00D646FB"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native benthic seaweeds (</w:t>
      </w:r>
      <w:r w:rsidRPr="00482793">
        <w:rPr>
          <w:rFonts w:ascii="Times New Roman" w:eastAsia="Times New Roman" w:hAnsi="Times New Roman" w:cs="Times New Roman"/>
          <w:i/>
          <w:sz w:val="24"/>
          <w:szCs w:val="24"/>
        </w:rPr>
        <w:t xml:space="preserve">Ulva spp., </w:t>
      </w:r>
      <w:proofErr w:type="spellStart"/>
      <w:r w:rsidRPr="00482793">
        <w:rPr>
          <w:rFonts w:ascii="Times New Roman" w:eastAsia="Times New Roman" w:hAnsi="Times New Roman" w:cs="Times New Roman"/>
          <w:i/>
          <w:sz w:val="24"/>
          <w:szCs w:val="24"/>
        </w:rPr>
        <w:t>Silvetia</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compressa</w:t>
      </w:r>
      <w:proofErr w:type="spellEnd"/>
      <w:r w:rsidR="001E1433" w:rsidRPr="00482793">
        <w:rPr>
          <w:rFonts w:ascii="Times New Roman" w:eastAsia="Times New Roman" w:hAnsi="Times New Roman" w:cs="Times New Roman"/>
          <w:i/>
          <w:sz w:val="24"/>
          <w:szCs w:val="24"/>
        </w:rPr>
        <w:t>,</w:t>
      </w:r>
      <w:r w:rsidRPr="00482793">
        <w:rPr>
          <w:rFonts w:ascii="Times New Roman" w:eastAsia="Times New Roman" w:hAnsi="Times New Roman" w:cs="Times New Roman"/>
          <w:i/>
          <w:sz w:val="24"/>
          <w:szCs w:val="24"/>
        </w:rPr>
        <w:t xml:space="preserve"> </w:t>
      </w:r>
      <w:r w:rsidR="0067628A">
        <w:rPr>
          <w:rFonts w:ascii="Times New Roman" w:eastAsia="Times New Roman" w:hAnsi="Times New Roman" w:cs="Times New Roman"/>
          <w:iCs/>
          <w:sz w:val="24"/>
          <w:szCs w:val="24"/>
        </w:rPr>
        <w:t>and</w:t>
      </w:r>
      <w:r w:rsidR="0067628A" w:rsidRPr="00482793">
        <w:rPr>
          <w:rFonts w:ascii="Times New Roman" w:eastAsia="Times New Roman" w:hAnsi="Times New Roman" w:cs="Times New Roman"/>
          <w:iCs/>
          <w:sz w:val="24"/>
          <w:szCs w:val="24"/>
        </w:rPr>
        <w:t xml:space="preserve"> </w:t>
      </w:r>
      <w:proofErr w:type="spellStart"/>
      <w:r w:rsidRPr="00482793">
        <w:rPr>
          <w:rFonts w:ascii="Times New Roman" w:eastAsia="Times New Roman" w:hAnsi="Times New Roman" w:cs="Times New Roman"/>
          <w:i/>
          <w:sz w:val="24"/>
          <w:szCs w:val="24"/>
        </w:rPr>
        <w:t>Centrocera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clavulatum</w:t>
      </w:r>
      <w:proofErr w:type="spellEnd"/>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1E1433" w:rsidRPr="00482793">
        <w:rPr>
          <w:rFonts w:ascii="Times New Roman" w:eastAsia="Times New Roman" w:hAnsi="Times New Roman" w:cs="Times New Roman"/>
          <w:sz w:val="24"/>
          <w:szCs w:val="24"/>
        </w:rPr>
        <w:t>a wrack seaweed (</w:t>
      </w:r>
      <w:r w:rsidRPr="00482793">
        <w:rPr>
          <w:rFonts w:ascii="Times New Roman" w:eastAsia="Times New Roman" w:hAnsi="Times New Roman" w:cs="Times New Roman"/>
          <w:sz w:val="24"/>
          <w:szCs w:val="24"/>
        </w:rPr>
        <w:t xml:space="preserve">eithe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w:t>
      </w:r>
      <w:r w:rsidR="00551FE5" w:rsidRPr="00482793">
        <w:rPr>
          <w:rFonts w:ascii="Times New Roman" w:eastAsia="Times New Roman" w:hAnsi="Times New Roman" w:cs="Times New Roman"/>
          <w:sz w:val="24"/>
          <w:szCs w:val="24"/>
        </w:rPr>
        <w:t>Kelp</w:t>
      </w:r>
      <w:r w:rsidR="000D70B7" w:rsidRPr="00482793">
        <w:rPr>
          <w:rFonts w:ascii="Times New Roman" w:eastAsia="Times New Roman" w:hAnsi="Times New Roman" w:cs="Times New Roman"/>
          <w:sz w:val="24"/>
          <w:szCs w:val="24"/>
        </w:rPr>
        <w:t>).</w:t>
      </w:r>
    </w:p>
    <w:p w14:paraId="107AC97B" w14:textId="32DC7588" w:rsidR="00D646FB" w:rsidRPr="00482793" w:rsidRDefault="00FE7306" w:rsidP="004628A7">
      <w:pPr>
        <w:spacing w:line="480" w:lineRule="auto"/>
        <w:ind w:firstLine="720"/>
        <w:jc w:val="both"/>
        <w:rPr>
          <w:rFonts w:ascii="Times New Roman" w:eastAsia="Times New Roman" w:hAnsi="Times New Roman" w:cs="Times New Roman"/>
          <w:sz w:val="24"/>
          <w:szCs w:val="24"/>
        </w:rPr>
      </w:pPr>
      <w:commentRangeStart w:id="14"/>
      <w:r w:rsidRPr="00482793">
        <w:rPr>
          <w:rFonts w:ascii="Times New Roman" w:eastAsia="Times New Roman" w:hAnsi="Times New Roman" w:cs="Times New Roman"/>
          <w:sz w:val="24"/>
          <w:szCs w:val="24"/>
        </w:rPr>
        <w:t>Because</w:t>
      </w:r>
      <w:commentRangeEnd w:id="14"/>
      <w:r w:rsidR="009F3248">
        <w:rPr>
          <w:rStyle w:val="CommentReference"/>
        </w:rPr>
        <w:commentReference w:id="14"/>
      </w:r>
      <w:r w:rsidRPr="00482793">
        <w:rPr>
          <w:rFonts w:ascii="Times New Roman" w:eastAsia="Times New Roman" w:hAnsi="Times New Roman" w:cs="Times New Roman"/>
          <w:sz w:val="24"/>
          <w:szCs w:val="24"/>
        </w:rPr>
        <w:t xml:space="preserve"> we were unable to collect </w:t>
      </w:r>
      <w:proofErr w:type="gramStart"/>
      <w:r w:rsidRPr="00482793">
        <w:rPr>
          <w:rFonts w:ascii="Times New Roman" w:eastAsia="Times New Roman" w:hAnsi="Times New Roman" w:cs="Times New Roman"/>
          <w:sz w:val="24"/>
          <w:szCs w:val="24"/>
        </w:rPr>
        <w:t>all of</w:t>
      </w:r>
      <w:proofErr w:type="gramEnd"/>
      <w:r w:rsidRPr="00482793">
        <w:rPr>
          <w:rFonts w:ascii="Times New Roman" w:eastAsia="Times New Roman" w:hAnsi="Times New Roman" w:cs="Times New Roman"/>
          <w:sz w:val="24"/>
          <w:szCs w:val="24"/>
        </w:rPr>
        <w:t xml:space="preserve"> our seaweeds at the same time and we were concerned about changes to palatability while maintaining seaweeds in </w:t>
      </w:r>
      <w:r w:rsidR="009942BA" w:rsidRPr="00482793">
        <w:rPr>
          <w:rFonts w:ascii="Times New Roman" w:eastAsia="Times New Roman" w:hAnsi="Times New Roman" w:cs="Times New Roman"/>
          <w:sz w:val="24"/>
          <w:szCs w:val="24"/>
        </w:rPr>
        <w:t xml:space="preserve">the </w:t>
      </w:r>
      <w:r w:rsidRPr="00482793">
        <w:rPr>
          <w:rFonts w:ascii="Times New Roman" w:eastAsia="Times New Roman" w:hAnsi="Times New Roman" w:cs="Times New Roman"/>
          <w:sz w:val="24"/>
          <w:szCs w:val="24"/>
        </w:rPr>
        <w:t xml:space="preserve">lab, we f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agar-based foods made from freeze-dried, homogenized seaweeds. We note that this process maintains chemical traits while removing morphological traits that may also impact palatability. Following methods adopted from previous studies</w:t>
      </w:r>
      <w:r w:rsidR="00D646FB" w:rsidRPr="00482793">
        <w:rPr>
          <w:rFonts w:ascii="Times New Roman" w:eastAsia="Times New Roman" w:hAnsi="Times New Roman" w:cs="Times New Roman"/>
          <w:sz w:val="24"/>
          <w:szCs w:val="24"/>
        </w:rPr>
        <w:t xml:space="preserve"> </w:t>
      </w:r>
      <w:r w:rsidR="00D646FB" w:rsidRPr="00482793">
        <w:rPr>
          <w:rFonts w:ascii="Times New Roman" w:eastAsia="Times New Roman" w:hAnsi="Times New Roman" w:cs="Times New Roman"/>
          <w:sz w:val="24"/>
          <w:szCs w:val="24"/>
        </w:rPr>
        <w:fldChar w:fldCharType="begin"/>
      </w:r>
      <w:r w:rsidR="00630A76" w:rsidRPr="00482793">
        <w:rPr>
          <w:rFonts w:ascii="Times New Roman" w:eastAsia="Times New Roman" w:hAnsi="Times New Roman" w:cs="Times New Roman"/>
          <w:sz w:val="24"/>
          <w:szCs w:val="24"/>
        </w:rPr>
        <w:instrText xml:space="preserve"> ADDIN ZOTERO_ITEM CSL_CITATION {"citationID":"rUkRTxJU","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482793">
        <w:rPr>
          <w:rFonts w:ascii="Times New Roman" w:eastAsia="Times New Roman" w:hAnsi="Times New Roman" w:cs="Times New Roman"/>
          <w:sz w:val="24"/>
          <w:szCs w:val="24"/>
        </w:rPr>
        <w:fldChar w:fldCharType="separate"/>
      </w:r>
      <w:r w:rsidR="00630A76" w:rsidRPr="00482793">
        <w:rPr>
          <w:rFonts w:ascii="Times New Roman" w:eastAsia="Times New Roman" w:hAnsi="Times New Roman" w:cs="Times New Roman"/>
          <w:noProof/>
          <w:sz w:val="24"/>
          <w:szCs w:val="24"/>
        </w:rPr>
        <w:t>(Bolser and Hay 1996, Thornber et al. 2008, Dolecal and Long 2013)</w:t>
      </w:r>
      <w:r w:rsidR="00D646FB" w:rsidRPr="00482793">
        <w:rPr>
          <w:rFonts w:ascii="Times New Roman" w:eastAsia="Times New Roman" w:hAnsi="Times New Roman" w:cs="Times New Roman"/>
          <w:sz w:val="24"/>
          <w:szCs w:val="24"/>
        </w:rPr>
        <w:fldChar w:fldCharType="end"/>
      </w:r>
      <w:r w:rsidR="00881A63" w:rsidRPr="00482793">
        <w:rPr>
          <w:rFonts w:ascii="Times New Roman" w:eastAsia="Times New Roman" w:hAnsi="Times New Roman" w:cs="Times New Roman"/>
          <w:sz w:val="24"/>
          <w:szCs w:val="24"/>
        </w:rPr>
        <w:t>,</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mixed homogenized </w:t>
      </w:r>
      <w:r w:rsidR="001E1433" w:rsidRPr="00482793">
        <w:rPr>
          <w:rFonts w:ascii="Times New Roman" w:eastAsia="Times New Roman" w:hAnsi="Times New Roman" w:cs="Times New Roman"/>
          <w:sz w:val="24"/>
          <w:szCs w:val="24"/>
        </w:rPr>
        <w:t xml:space="preserve">freeze-dried </w:t>
      </w:r>
      <w:r w:rsidRPr="00482793">
        <w:rPr>
          <w:rFonts w:ascii="Times New Roman" w:eastAsia="Times New Roman" w:hAnsi="Times New Roman" w:cs="Times New Roman"/>
          <w:sz w:val="24"/>
          <w:szCs w:val="24"/>
        </w:rPr>
        <w:t>seaweed (5.6% w:v) into a heated agar solution (2.0% w:v). This mixture was poured into polypropylene petri dishes (50 mm) and allowed to cool for ~3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in. Once </w:t>
      </w:r>
      <w:r w:rsidR="001E1433" w:rsidRPr="00482793">
        <w:rPr>
          <w:rFonts w:ascii="Times New Roman" w:eastAsia="Times New Roman" w:hAnsi="Times New Roman" w:cs="Times New Roman"/>
          <w:sz w:val="24"/>
          <w:szCs w:val="24"/>
        </w:rPr>
        <w:t>the food was solidified</w:t>
      </w:r>
      <w:r w:rsidRPr="00482793">
        <w:rPr>
          <w:rFonts w:ascii="Times New Roman" w:eastAsia="Times New Roman" w:hAnsi="Times New Roman" w:cs="Times New Roman"/>
          <w:sz w:val="24"/>
          <w:szCs w:val="24"/>
        </w:rPr>
        <w:t xml:space="preserve">, the agar-foods were blotted </w:t>
      </w:r>
      <w:r w:rsidR="005A0FC1" w:rsidRPr="00482793">
        <w:rPr>
          <w:rFonts w:ascii="Times New Roman" w:eastAsia="Times New Roman" w:hAnsi="Times New Roman" w:cs="Times New Roman"/>
          <w:sz w:val="24"/>
          <w:szCs w:val="24"/>
        </w:rPr>
        <w:t>dry, weighed</w:t>
      </w:r>
      <w:r w:rsidR="001E1433"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t xml:space="preserve">offered to </w:t>
      </w:r>
      <w:r w:rsidR="0067628A">
        <w:rPr>
          <w:rFonts w:ascii="Times New Roman" w:eastAsia="Times New Roman" w:hAnsi="Times New Roman" w:cs="Times New Roman"/>
          <w:sz w:val="24"/>
          <w:szCs w:val="24"/>
        </w:rPr>
        <w:t>the consumer assemblage.</w:t>
      </w:r>
      <w:r w:rsidRPr="00482793">
        <w:rPr>
          <w:rFonts w:ascii="Times New Roman" w:eastAsia="Times New Roman" w:hAnsi="Times New Roman" w:cs="Times New Roman"/>
          <w:sz w:val="24"/>
          <w:szCs w:val="24"/>
        </w:rPr>
        <w:t xml:space="preserve"> </w:t>
      </w:r>
    </w:p>
    <w:p w14:paraId="0B04A4B3" w14:textId="2CFE0C52" w:rsidR="0011538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We secure</w:t>
      </w:r>
      <w:r w:rsidR="001E1433" w:rsidRPr="00482793">
        <w:rPr>
          <w:rFonts w:ascii="Times New Roman" w:eastAsia="Times New Roman" w:hAnsi="Times New Roman" w:cs="Times New Roman"/>
          <w:sz w:val="24"/>
          <w:szCs w:val="24"/>
        </w:rPr>
        <w:t>d</w:t>
      </w:r>
      <w:r w:rsidRPr="00482793">
        <w:rPr>
          <w:rFonts w:ascii="Times New Roman" w:eastAsia="Times New Roman" w:hAnsi="Times New Roman" w:cs="Times New Roman"/>
          <w:sz w:val="24"/>
          <w:szCs w:val="24"/>
        </w:rPr>
        <w:t xml:space="preserve"> the petri dishes containing agar-based foods in random order along the length of 330 x 190 x 108 mm containers with mesh (</w:t>
      </w:r>
      <w:r w:rsidR="00380168" w:rsidRPr="00482793">
        <w:rPr>
          <w:rFonts w:ascii="Times New Roman" w:eastAsia="Times New Roman" w:hAnsi="Times New Roman" w:cs="Times New Roman"/>
          <w:sz w:val="24"/>
          <w:szCs w:val="24"/>
        </w:rPr>
        <w:t xml:space="preserve">2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covered tops (n=20 and n=10</w:t>
      </w:r>
      <w:r w:rsidR="0067628A">
        <w:rPr>
          <w:rFonts w:ascii="Times New Roman" w:eastAsia="Times New Roman" w:hAnsi="Times New Roman" w:cs="Times New Roman"/>
          <w:sz w:val="24"/>
          <w:szCs w:val="24"/>
        </w:rPr>
        <w:t>, for grazing treatments and</w:t>
      </w:r>
      <w:r w:rsidRPr="00482793">
        <w:rPr>
          <w:rFonts w:ascii="Times New Roman" w:eastAsia="Times New Roman" w:hAnsi="Times New Roman" w:cs="Times New Roman"/>
          <w:sz w:val="24"/>
          <w:szCs w:val="24"/>
        </w:rPr>
        <w:t xml:space="preserve"> controls</w:t>
      </w:r>
      <w:r w:rsidR="0067628A">
        <w:rPr>
          <w:rFonts w:ascii="Times New Roman" w:eastAsia="Times New Roman" w:hAnsi="Times New Roman" w:cs="Times New Roman"/>
          <w:sz w:val="24"/>
          <w:szCs w:val="24"/>
        </w:rPr>
        <w:t>, respectively</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Because our previous experiments found negligible autogenic growth in agar-based foods not exposed to consumers, we reduced the number of controls to one control for every two experimental replicates. </w:t>
      </w:r>
      <w:r w:rsidRPr="00482793">
        <w:rPr>
          <w:rFonts w:ascii="Times New Roman" w:eastAsia="Times New Roman" w:hAnsi="Times New Roman" w:cs="Times New Roman"/>
          <w:sz w:val="24"/>
          <w:szCs w:val="24"/>
        </w:rPr>
        <w:t xml:space="preserve">These assays began simultaneously on November 11, 2019. After ~36 hours, all </w:t>
      </w:r>
      <w:r w:rsidR="0067628A">
        <w:rPr>
          <w:rFonts w:ascii="Times New Roman" w:eastAsia="Times New Roman" w:hAnsi="Times New Roman" w:cs="Times New Roman"/>
          <w:sz w:val="24"/>
          <w:szCs w:val="24"/>
        </w:rPr>
        <w:t xml:space="preserve">artificial foods </w:t>
      </w:r>
      <w:r w:rsidRPr="00482793">
        <w:rPr>
          <w:rFonts w:ascii="Times New Roman" w:eastAsia="Times New Roman" w:hAnsi="Times New Roman" w:cs="Times New Roman"/>
          <w:sz w:val="24"/>
          <w:szCs w:val="24"/>
        </w:rPr>
        <w:t xml:space="preserve">were removed, blotted dry, and reweighed. We calculated changes in mass using the </w:t>
      </w:r>
      <w:r w:rsidR="001E1433" w:rsidRPr="00482793">
        <w:rPr>
          <w:rFonts w:ascii="Times New Roman" w:eastAsia="Times New Roman" w:hAnsi="Times New Roman" w:cs="Times New Roman"/>
          <w:sz w:val="24"/>
          <w:szCs w:val="24"/>
        </w:rPr>
        <w:t>previous formula</w:t>
      </w:r>
      <w:r w:rsidRPr="00482793">
        <w:rPr>
          <w:rFonts w:ascii="Times New Roman" w:eastAsia="Times New Roman" w:hAnsi="Times New Roman" w:cs="Times New Roman"/>
          <w:sz w:val="24"/>
          <w:szCs w:val="24"/>
        </w:rPr>
        <w:t>.</w:t>
      </w:r>
    </w:p>
    <w:p w14:paraId="52C02920"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25B32C8A" w14:textId="5F05EF42" w:rsidR="00214DEC" w:rsidRPr="00482793"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Statistical Analyses</w:t>
      </w:r>
    </w:p>
    <w:p w14:paraId="6908BDA6" w14:textId="150C5468" w:rsidR="0065091C" w:rsidRPr="00482793" w:rsidRDefault="0065091C" w:rsidP="004628A7">
      <w:pPr>
        <w:spacing w:line="480" w:lineRule="auto"/>
        <w:ind w:firstLine="720"/>
        <w:jc w:val="both"/>
        <w:rPr>
          <w:rFonts w:ascii="Times New Roman" w:eastAsia="Times New Roman" w:hAnsi="Times New Roman" w:cs="Times New Roman"/>
          <w:color w:val="000000" w:themeColor="text1"/>
          <w:sz w:val="24"/>
          <w:szCs w:val="24"/>
        </w:rPr>
      </w:pPr>
      <w:r w:rsidRPr="00482793">
        <w:rPr>
          <w:rFonts w:ascii="Times New Roman" w:eastAsia="Times New Roman" w:hAnsi="Times New Roman" w:cs="Times New Roman"/>
          <w:color w:val="000000" w:themeColor="text1"/>
          <w:sz w:val="24"/>
          <w:szCs w:val="24"/>
        </w:rPr>
        <w:t xml:space="preserve">To test the effect of all diet treatments including seaweeds (i.e., all but “starved” treatment) on final dry tissue mass, we analyzed final dry tissue mass using a Linear Mixed </w:t>
      </w:r>
      <w:commentRangeStart w:id="15"/>
      <w:r w:rsidRPr="00482793">
        <w:rPr>
          <w:rFonts w:ascii="Times New Roman" w:eastAsia="Times New Roman" w:hAnsi="Times New Roman" w:cs="Times New Roman"/>
          <w:color w:val="000000" w:themeColor="text1"/>
          <w:sz w:val="24"/>
          <w:szCs w:val="24"/>
        </w:rPr>
        <w:t>Effects</w:t>
      </w:r>
      <w:commentRangeEnd w:id="15"/>
      <w:r w:rsidR="009F3248">
        <w:rPr>
          <w:rStyle w:val="CommentReference"/>
        </w:rPr>
        <w:commentReference w:id="15"/>
      </w:r>
      <w:r w:rsidRPr="00482793">
        <w:rPr>
          <w:rFonts w:ascii="Times New Roman" w:eastAsia="Times New Roman" w:hAnsi="Times New Roman" w:cs="Times New Roman"/>
          <w:color w:val="000000" w:themeColor="text1"/>
          <w:sz w:val="24"/>
          <w:szCs w:val="24"/>
        </w:rPr>
        <w:t xml:space="preserve"> Model (LMEM) with detritivore species and diet as main effects and their interaction. We included estimated initial dry masses as </w:t>
      </w:r>
      <w:r w:rsidR="003B184D" w:rsidRPr="00482793">
        <w:rPr>
          <w:rFonts w:ascii="Times New Roman" w:eastAsia="Times New Roman" w:hAnsi="Times New Roman" w:cs="Times New Roman"/>
          <w:color w:val="000000" w:themeColor="text1"/>
          <w:sz w:val="24"/>
          <w:szCs w:val="24"/>
        </w:rPr>
        <w:t xml:space="preserve">a </w:t>
      </w:r>
      <w:r w:rsidRPr="00482793">
        <w:rPr>
          <w:rFonts w:ascii="Times New Roman" w:eastAsia="Times New Roman" w:hAnsi="Times New Roman" w:cs="Times New Roman"/>
          <w:color w:val="000000" w:themeColor="text1"/>
          <w:sz w:val="24"/>
          <w:szCs w:val="24"/>
        </w:rPr>
        <w:t xml:space="preserve">random effect in the model to account for differences in starting </w:t>
      </w:r>
      <w:commentRangeStart w:id="16"/>
      <w:r w:rsidRPr="00482793">
        <w:rPr>
          <w:rFonts w:ascii="Times New Roman" w:eastAsia="Times New Roman" w:hAnsi="Times New Roman" w:cs="Times New Roman"/>
          <w:color w:val="000000" w:themeColor="text1"/>
          <w:sz w:val="24"/>
          <w:szCs w:val="24"/>
        </w:rPr>
        <w:t>mass</w:t>
      </w:r>
      <w:commentRangeEnd w:id="16"/>
      <w:r w:rsidR="009F3248">
        <w:rPr>
          <w:rStyle w:val="CommentReference"/>
        </w:rPr>
        <w:commentReference w:id="16"/>
      </w:r>
      <w:r w:rsidRPr="00482793">
        <w:rPr>
          <w:rFonts w:ascii="Times New Roman" w:eastAsia="Times New Roman" w:hAnsi="Times New Roman" w:cs="Times New Roman"/>
          <w:color w:val="000000" w:themeColor="text1"/>
          <w:sz w:val="24"/>
          <w:szCs w:val="24"/>
        </w:rPr>
        <w:t xml:space="preserve">.  Starvation treatments were used for reference but were not included in the model. To test the effect of diet on changes in self-righting times of abalone, we used a LMEM with self-righting time difference (before treatment – after treatment) with diet as the main factor and replicate number as a random factor to account for within-subject variability and repeated measures. </w:t>
      </w:r>
    </w:p>
    <w:p w14:paraId="3E80B6D2" w14:textId="3207EF2A" w:rsidR="00FE7306"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For preference assays, we compared changes in seaweed mass, corrected for autogenic growth, using Paired t-tests for each consumer species. For the native benthic seaweed assay, we </w:t>
      </w:r>
      <w:r w:rsidR="007C1096" w:rsidRPr="00482793">
        <w:rPr>
          <w:rFonts w:ascii="Times New Roman" w:eastAsia="Times New Roman" w:hAnsi="Times New Roman" w:cs="Times New Roman"/>
          <w:sz w:val="24"/>
          <w:szCs w:val="24"/>
        </w:rPr>
        <w:t>compared overall grazing</w:t>
      </w:r>
      <w:r w:rsidR="00572B67">
        <w:rPr>
          <w:rFonts w:ascii="Times New Roman" w:eastAsia="Times New Roman" w:hAnsi="Times New Roman" w:cs="Times New Roman"/>
          <w:sz w:val="24"/>
          <w:szCs w:val="24"/>
        </w:rPr>
        <w:t xml:space="preserve"> (pooled</w:t>
      </w:r>
      <w:r w:rsidR="0010064B">
        <w:rPr>
          <w:rFonts w:ascii="Times New Roman" w:eastAsia="Times New Roman" w:hAnsi="Times New Roman" w:cs="Times New Roman"/>
          <w:sz w:val="24"/>
          <w:szCs w:val="24"/>
        </w:rPr>
        <w:t xml:space="preserve">) </w:t>
      </w:r>
      <w:r w:rsidR="007C1096" w:rsidRPr="00482793">
        <w:rPr>
          <w:rFonts w:ascii="Times New Roman" w:eastAsia="Times New Roman" w:hAnsi="Times New Roman" w:cs="Times New Roman"/>
          <w:sz w:val="24"/>
          <w:szCs w:val="24"/>
        </w:rPr>
        <w:t xml:space="preserve">using </w:t>
      </w:r>
      <w:r w:rsidR="0010064B">
        <w:rPr>
          <w:rFonts w:ascii="Times New Roman" w:eastAsia="Times New Roman" w:hAnsi="Times New Roman" w:cs="Times New Roman"/>
          <w:sz w:val="24"/>
          <w:szCs w:val="24"/>
        </w:rPr>
        <w:t xml:space="preserve">a </w:t>
      </w:r>
      <w:r w:rsidR="007C1096" w:rsidRPr="00482793">
        <w:rPr>
          <w:rFonts w:ascii="Times New Roman" w:eastAsia="Times New Roman" w:hAnsi="Times New Roman" w:cs="Times New Roman"/>
          <w:sz w:val="24"/>
          <w:szCs w:val="24"/>
        </w:rPr>
        <w:t xml:space="preserve">paired t-test and tested for interactions using ANOVA. </w:t>
      </w:r>
      <w:r w:rsidR="0010064B">
        <w:rPr>
          <w:rFonts w:ascii="Times New Roman" w:eastAsia="Times New Roman" w:hAnsi="Times New Roman" w:cs="Times New Roman"/>
          <w:sz w:val="24"/>
          <w:szCs w:val="24"/>
        </w:rPr>
        <w:t>We tested wrack species preference (Kelp vs. Devilweed) using a paired t-</w:t>
      </w:r>
      <w:commentRangeStart w:id="17"/>
      <w:r w:rsidR="0010064B">
        <w:rPr>
          <w:rFonts w:ascii="Times New Roman" w:eastAsia="Times New Roman" w:hAnsi="Times New Roman" w:cs="Times New Roman"/>
          <w:sz w:val="24"/>
          <w:szCs w:val="24"/>
        </w:rPr>
        <w:t>test</w:t>
      </w:r>
      <w:commentRangeEnd w:id="17"/>
      <w:r w:rsidR="009F3248">
        <w:rPr>
          <w:rStyle w:val="CommentReference"/>
        </w:rPr>
        <w:commentReference w:id="17"/>
      </w:r>
      <w:r w:rsidR="0010064B">
        <w:rPr>
          <w:rFonts w:ascii="Times New Roman" w:eastAsia="Times New Roman" w:hAnsi="Times New Roman" w:cs="Times New Roman"/>
          <w:sz w:val="24"/>
          <w:szCs w:val="24"/>
        </w:rPr>
        <w:t xml:space="preserve">. </w:t>
      </w:r>
      <w:r w:rsidR="007C1096" w:rsidRPr="00482793">
        <w:rPr>
          <w:rFonts w:ascii="Times New Roman" w:eastAsia="Times New Roman" w:hAnsi="Times New Roman" w:cs="Times New Roman"/>
          <w:sz w:val="24"/>
          <w:szCs w:val="24"/>
        </w:rPr>
        <w:t xml:space="preserve">We </w:t>
      </w:r>
      <w:r w:rsidRPr="00482793">
        <w:rPr>
          <w:rFonts w:ascii="Times New Roman" w:eastAsia="Times New Roman" w:hAnsi="Times New Roman" w:cs="Times New Roman"/>
          <w:sz w:val="24"/>
          <w:szCs w:val="24"/>
        </w:rPr>
        <w:t xml:space="preserve">used a LMEM to investigate the effects of wrack species and native benthic seaweeds on consumption. The model included wrack </w:t>
      </w:r>
      <w:r w:rsidR="0010064B">
        <w:rPr>
          <w:rFonts w:ascii="Times New Roman" w:eastAsia="Times New Roman" w:hAnsi="Times New Roman" w:cs="Times New Roman"/>
          <w:sz w:val="24"/>
          <w:szCs w:val="24"/>
        </w:rPr>
        <w:t>treatment</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native or invasive) and </w:t>
      </w:r>
      <w:r w:rsidR="0058189D">
        <w:rPr>
          <w:rFonts w:ascii="Times New Roman" w:eastAsia="Times New Roman" w:hAnsi="Times New Roman" w:cs="Times New Roman"/>
          <w:sz w:val="24"/>
          <w:szCs w:val="24"/>
        </w:rPr>
        <w:t xml:space="preserve">native benthic </w:t>
      </w:r>
      <w:r w:rsidR="006522D0" w:rsidRPr="00482793">
        <w:rPr>
          <w:rFonts w:ascii="Times New Roman" w:eastAsia="Times New Roman" w:hAnsi="Times New Roman" w:cs="Times New Roman"/>
          <w:sz w:val="24"/>
          <w:szCs w:val="24"/>
        </w:rPr>
        <w:t>seaweed species</w:t>
      </w:r>
      <w:r w:rsidR="00071655" w:rsidRPr="00482793">
        <w:rPr>
          <w:rFonts w:ascii="Times New Roman" w:eastAsia="Times New Roman" w:hAnsi="Times New Roman" w:cs="Times New Roman"/>
          <w:sz w:val="24"/>
          <w:szCs w:val="24"/>
        </w:rPr>
        <w:t xml:space="preserve"> </w:t>
      </w:r>
      <w:r w:rsidR="007A23CC" w:rsidRPr="00482793">
        <w:rPr>
          <w:rFonts w:ascii="Times New Roman" w:eastAsia="Times New Roman" w:hAnsi="Times New Roman" w:cs="Times New Roman"/>
          <w:sz w:val="24"/>
          <w:szCs w:val="24"/>
        </w:rPr>
        <w:t>(</w:t>
      </w:r>
      <w:r w:rsidR="007A23CC" w:rsidRPr="00482793">
        <w:rPr>
          <w:rFonts w:ascii="Times New Roman" w:eastAsia="Times New Roman" w:hAnsi="Times New Roman" w:cs="Times New Roman"/>
          <w:i/>
          <w:sz w:val="24"/>
          <w:szCs w:val="24"/>
        </w:rPr>
        <w:t xml:space="preserve">Ulva spp., </w:t>
      </w:r>
      <w:proofErr w:type="spellStart"/>
      <w:r w:rsidR="007A23CC" w:rsidRPr="00482793">
        <w:rPr>
          <w:rFonts w:ascii="Times New Roman" w:eastAsia="Times New Roman" w:hAnsi="Times New Roman" w:cs="Times New Roman"/>
          <w:i/>
          <w:sz w:val="24"/>
          <w:szCs w:val="24"/>
        </w:rPr>
        <w:lastRenderedPageBreak/>
        <w:t>Silvetia</w:t>
      </w:r>
      <w:proofErr w:type="spellEnd"/>
      <w:r w:rsidR="007A23CC" w:rsidRPr="00482793">
        <w:rPr>
          <w:rFonts w:ascii="Times New Roman" w:eastAsia="Times New Roman" w:hAnsi="Times New Roman" w:cs="Times New Roman"/>
          <w:i/>
          <w:sz w:val="24"/>
          <w:szCs w:val="24"/>
        </w:rPr>
        <w:t xml:space="preserve"> </w:t>
      </w:r>
      <w:proofErr w:type="spellStart"/>
      <w:r w:rsidR="007A23CC" w:rsidRPr="00482793">
        <w:rPr>
          <w:rFonts w:ascii="Times New Roman" w:eastAsia="Times New Roman" w:hAnsi="Times New Roman" w:cs="Times New Roman"/>
          <w:i/>
          <w:sz w:val="24"/>
          <w:szCs w:val="24"/>
        </w:rPr>
        <w:t>compressa</w:t>
      </w:r>
      <w:proofErr w:type="spellEnd"/>
      <w:r w:rsidR="007A23CC" w:rsidRPr="00482793">
        <w:rPr>
          <w:rFonts w:ascii="Times New Roman" w:eastAsia="Times New Roman" w:hAnsi="Times New Roman" w:cs="Times New Roman"/>
          <w:i/>
          <w:sz w:val="24"/>
          <w:szCs w:val="24"/>
        </w:rPr>
        <w:t xml:space="preserve">, </w:t>
      </w:r>
      <w:r w:rsidR="007A23CC" w:rsidRPr="00482793">
        <w:rPr>
          <w:rFonts w:ascii="Times New Roman" w:eastAsia="Times New Roman" w:hAnsi="Times New Roman" w:cs="Times New Roman"/>
          <w:iCs/>
          <w:sz w:val="24"/>
          <w:szCs w:val="24"/>
        </w:rPr>
        <w:t xml:space="preserve">or </w:t>
      </w:r>
      <w:proofErr w:type="spellStart"/>
      <w:r w:rsidR="007A23CC" w:rsidRPr="00482793">
        <w:rPr>
          <w:rFonts w:ascii="Times New Roman" w:eastAsia="Times New Roman" w:hAnsi="Times New Roman" w:cs="Times New Roman"/>
          <w:i/>
          <w:sz w:val="24"/>
          <w:szCs w:val="24"/>
        </w:rPr>
        <w:t>Centroceras</w:t>
      </w:r>
      <w:proofErr w:type="spellEnd"/>
      <w:r w:rsidR="007A23CC" w:rsidRPr="00482793">
        <w:rPr>
          <w:rFonts w:ascii="Times New Roman" w:eastAsia="Times New Roman" w:hAnsi="Times New Roman" w:cs="Times New Roman"/>
          <w:i/>
          <w:sz w:val="24"/>
          <w:szCs w:val="24"/>
        </w:rPr>
        <w:t xml:space="preserve"> </w:t>
      </w:r>
      <w:proofErr w:type="spellStart"/>
      <w:r w:rsidR="007A23CC" w:rsidRPr="00482793">
        <w:rPr>
          <w:rFonts w:ascii="Times New Roman" w:eastAsia="Times New Roman" w:hAnsi="Times New Roman" w:cs="Times New Roman"/>
          <w:i/>
          <w:sz w:val="24"/>
          <w:szCs w:val="24"/>
        </w:rPr>
        <w:t>clavulatum</w:t>
      </w:r>
      <w:proofErr w:type="spellEnd"/>
      <w:r w:rsidR="007A23CC" w:rsidRPr="00482793">
        <w:rPr>
          <w:rFonts w:ascii="Times New Roman" w:eastAsia="Times New Roman" w:hAnsi="Times New Roman" w:cs="Times New Roman"/>
          <w:sz w:val="24"/>
          <w:szCs w:val="24"/>
        </w:rPr>
        <w:t xml:space="preserve">) </w:t>
      </w:r>
      <w:r w:rsidR="00FE7306" w:rsidRPr="00482793">
        <w:rPr>
          <w:rFonts w:ascii="Times New Roman" w:eastAsia="Times New Roman" w:hAnsi="Times New Roman" w:cs="Times New Roman"/>
          <w:sz w:val="24"/>
          <w:szCs w:val="24"/>
        </w:rPr>
        <w:t xml:space="preserve">as fixed factors, and their </w:t>
      </w:r>
      <w:commentRangeStart w:id="18"/>
      <w:r w:rsidR="00FE7306" w:rsidRPr="00482793">
        <w:rPr>
          <w:rFonts w:ascii="Times New Roman" w:eastAsia="Times New Roman" w:hAnsi="Times New Roman" w:cs="Times New Roman"/>
          <w:sz w:val="24"/>
          <w:szCs w:val="24"/>
        </w:rPr>
        <w:t>interaction</w:t>
      </w:r>
      <w:commentRangeEnd w:id="18"/>
      <w:r w:rsidR="009F3248">
        <w:rPr>
          <w:rStyle w:val="CommentReference"/>
        </w:rPr>
        <w:commentReference w:id="18"/>
      </w:r>
      <w:r w:rsidR="00FE7306"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We also included a random factor for replicate number because seaweed choice was not independent within replicates. </w:t>
      </w:r>
    </w:p>
    <w:p w14:paraId="61FAE002" w14:textId="77777777" w:rsidR="0065091C"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ll statistical analyses and visualizations were conducted using the R Programming Language (R Core Team, 2023). Linear and mixed effect models were conducted using the R base and ‘</w:t>
      </w:r>
      <w:proofErr w:type="spellStart"/>
      <w:r w:rsidRPr="00482793">
        <w:rPr>
          <w:rFonts w:ascii="Times New Roman" w:eastAsia="Times New Roman" w:hAnsi="Times New Roman" w:cs="Times New Roman"/>
          <w:sz w:val="24"/>
          <w:szCs w:val="24"/>
        </w:rPr>
        <w:t>nlme</w:t>
      </w:r>
      <w:proofErr w:type="spellEnd"/>
      <w:r w:rsidRPr="00482793">
        <w:rPr>
          <w:rFonts w:ascii="Times New Roman" w:eastAsia="Times New Roman" w:hAnsi="Times New Roman" w:cs="Times New Roman"/>
          <w:sz w:val="24"/>
          <w:szCs w:val="24"/>
        </w:rPr>
        <w:t>’ packages</w:t>
      </w:r>
      <w:r w:rsidRPr="00482793">
        <w:rPr>
          <w:rFonts w:ascii="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Necessary assumptions were met for statistical analyses and post-hoc tests were conducted as needed. </w:t>
      </w:r>
    </w:p>
    <w:p w14:paraId="19523A02"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182411D6" w14:textId="15DB4AB9" w:rsidR="0011538B"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Results</w:t>
      </w:r>
    </w:p>
    <w:p w14:paraId="138D4012" w14:textId="111C8F5E" w:rsidR="009A0629" w:rsidRDefault="009A0629" w:rsidP="004628A7">
      <w:pPr>
        <w:spacing w:line="480" w:lineRule="auto"/>
        <w:jc w:val="both"/>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Devilweed prevalence survey</w:t>
      </w:r>
    </w:p>
    <w:p w14:paraId="5D82252A" w14:textId="620C43A9" w:rsidR="009A0629" w:rsidRPr="009A0629" w:rsidRDefault="00FB2F49" w:rsidP="004628A7">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w:t>
      </w:r>
      <w:r w:rsidR="000B12F4">
        <w:rPr>
          <w:rFonts w:ascii="Times New Roman" w:eastAsia="Times New Roman" w:hAnsi="Times New Roman" w:cs="Times New Roman"/>
          <w:bCs/>
          <w:sz w:val="24"/>
          <w:szCs w:val="24"/>
        </w:rPr>
        <w:t xml:space="preserve">rack piles on San Nicolas Island </w:t>
      </w:r>
      <w:r>
        <w:rPr>
          <w:rFonts w:ascii="Times New Roman" w:eastAsia="Times New Roman" w:hAnsi="Times New Roman" w:cs="Times New Roman"/>
          <w:bCs/>
          <w:sz w:val="24"/>
          <w:szCs w:val="24"/>
        </w:rPr>
        <w:t xml:space="preserve">were </w:t>
      </w:r>
      <w:r w:rsidR="000B12F4">
        <w:rPr>
          <w:rFonts w:ascii="Times New Roman" w:eastAsia="Times New Roman" w:hAnsi="Times New Roman" w:cs="Times New Roman"/>
          <w:bCs/>
          <w:sz w:val="24"/>
          <w:szCs w:val="24"/>
        </w:rPr>
        <w:t>dominated by</w:t>
      </w:r>
      <w:r w:rsidR="00E92099">
        <w:rPr>
          <w:rFonts w:ascii="Times New Roman" w:eastAsia="Times New Roman" w:hAnsi="Times New Roman" w:cs="Times New Roman"/>
          <w:bCs/>
          <w:sz w:val="24"/>
          <w:szCs w:val="24"/>
        </w:rPr>
        <w:t xml:space="preserve"> </w:t>
      </w:r>
      <w:r w:rsidR="009A0629">
        <w:rPr>
          <w:rFonts w:ascii="Times New Roman" w:eastAsia="Times New Roman" w:hAnsi="Times New Roman" w:cs="Times New Roman"/>
          <w:bCs/>
          <w:sz w:val="24"/>
          <w:szCs w:val="24"/>
        </w:rPr>
        <w:t>Giant kelp (</w:t>
      </w:r>
      <w:r w:rsidR="000B12F4">
        <w:rPr>
          <w:rFonts w:ascii="Times New Roman" w:eastAsia="Times New Roman" w:hAnsi="Times New Roman" w:cs="Times New Roman"/>
          <w:bCs/>
          <w:i/>
          <w:iCs/>
          <w:sz w:val="24"/>
          <w:szCs w:val="24"/>
        </w:rPr>
        <w:t>M.</w:t>
      </w:r>
      <w:r w:rsidR="009A0629">
        <w:rPr>
          <w:rFonts w:ascii="Times New Roman" w:eastAsia="Times New Roman" w:hAnsi="Times New Roman" w:cs="Times New Roman"/>
          <w:bCs/>
          <w:i/>
          <w:iCs/>
          <w:sz w:val="24"/>
          <w:szCs w:val="24"/>
        </w:rPr>
        <w:t xml:space="preserve"> pyrifera</w:t>
      </w:r>
      <w:r w:rsidR="009A0629">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but also included Feather boa kelp (</w:t>
      </w:r>
      <w:proofErr w:type="spellStart"/>
      <w:r w:rsidR="009A0629">
        <w:rPr>
          <w:rFonts w:ascii="Times New Roman" w:eastAsia="Times New Roman" w:hAnsi="Times New Roman" w:cs="Times New Roman"/>
          <w:bCs/>
          <w:i/>
          <w:iCs/>
          <w:sz w:val="24"/>
          <w:szCs w:val="24"/>
        </w:rPr>
        <w:t>Egregia</w:t>
      </w:r>
      <w:proofErr w:type="spellEnd"/>
      <w:r w:rsidR="009A0629">
        <w:rPr>
          <w:rFonts w:ascii="Times New Roman" w:eastAsia="Times New Roman" w:hAnsi="Times New Roman" w:cs="Times New Roman"/>
          <w:bCs/>
          <w:i/>
          <w:iCs/>
          <w:sz w:val="24"/>
          <w:szCs w:val="24"/>
        </w:rPr>
        <w:t xml:space="preserve"> </w:t>
      </w:r>
      <w:proofErr w:type="spellStart"/>
      <w:r w:rsidR="009A0629">
        <w:rPr>
          <w:rFonts w:ascii="Times New Roman" w:eastAsia="Times New Roman" w:hAnsi="Times New Roman" w:cs="Times New Roman"/>
          <w:bCs/>
          <w:i/>
          <w:iCs/>
          <w:sz w:val="24"/>
          <w:szCs w:val="24"/>
        </w:rPr>
        <w:t>menzisii</w:t>
      </w:r>
      <w:proofErr w:type="spellEnd"/>
      <w:r w:rsidR="009A0629">
        <w:rPr>
          <w:rFonts w:ascii="Times New Roman" w:eastAsia="Times New Roman" w:hAnsi="Times New Roman" w:cs="Times New Roman"/>
          <w:bCs/>
          <w:sz w:val="24"/>
          <w:szCs w:val="24"/>
        </w:rPr>
        <w:t>), Surf grass (</w:t>
      </w:r>
      <w:proofErr w:type="spellStart"/>
      <w:r w:rsidR="009A0629">
        <w:rPr>
          <w:rFonts w:ascii="Times New Roman" w:eastAsia="Times New Roman" w:hAnsi="Times New Roman" w:cs="Times New Roman"/>
          <w:bCs/>
          <w:i/>
          <w:iCs/>
          <w:sz w:val="24"/>
          <w:szCs w:val="24"/>
        </w:rPr>
        <w:t>Phyllospadix</w:t>
      </w:r>
      <w:proofErr w:type="spellEnd"/>
      <w:r w:rsidR="009A0629">
        <w:rPr>
          <w:rFonts w:ascii="Times New Roman" w:eastAsia="Times New Roman" w:hAnsi="Times New Roman" w:cs="Times New Roman"/>
          <w:bCs/>
          <w:i/>
          <w:iCs/>
          <w:sz w:val="24"/>
          <w:szCs w:val="24"/>
        </w:rPr>
        <w:t xml:space="preserve"> spp.</w:t>
      </w:r>
      <w:r w:rsidR="009A0629">
        <w:rPr>
          <w:rFonts w:ascii="Times New Roman" w:eastAsia="Times New Roman" w:hAnsi="Times New Roman" w:cs="Times New Roman"/>
          <w:bCs/>
          <w:sz w:val="24"/>
          <w:szCs w:val="24"/>
        </w:rPr>
        <w:t>), and Devilweed</w:t>
      </w:r>
      <w:r w:rsidR="000B12F4">
        <w:rPr>
          <w:rFonts w:ascii="Times New Roman" w:eastAsia="Times New Roman" w:hAnsi="Times New Roman" w:cs="Times New Roman"/>
          <w:bCs/>
          <w:sz w:val="24"/>
          <w:szCs w:val="24"/>
        </w:rPr>
        <w:t xml:space="preserve"> (</w:t>
      </w:r>
      <w:r w:rsidR="000B12F4">
        <w:rPr>
          <w:rFonts w:ascii="Times New Roman" w:eastAsia="Times New Roman" w:hAnsi="Times New Roman" w:cs="Times New Roman"/>
          <w:bCs/>
          <w:i/>
          <w:iCs/>
          <w:sz w:val="24"/>
          <w:szCs w:val="24"/>
        </w:rPr>
        <w:t>S. horneri</w:t>
      </w:r>
      <w:r w:rsidR="000B12F4">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w:t>
      </w:r>
      <w:r w:rsidR="00E92099">
        <w:rPr>
          <w:rFonts w:ascii="Times New Roman" w:eastAsia="Times New Roman" w:hAnsi="Times New Roman" w:cs="Times New Roman"/>
          <w:bCs/>
          <w:sz w:val="24"/>
          <w:szCs w:val="24"/>
        </w:rPr>
        <w:t xml:space="preserve">Devilweed </w:t>
      </w:r>
      <w:r w:rsidR="000B12F4">
        <w:rPr>
          <w:rFonts w:ascii="Times New Roman" w:eastAsia="Times New Roman" w:hAnsi="Times New Roman" w:cs="Times New Roman"/>
          <w:bCs/>
          <w:sz w:val="24"/>
          <w:szCs w:val="24"/>
        </w:rPr>
        <w:t xml:space="preserve">was </w:t>
      </w:r>
      <w:r>
        <w:rPr>
          <w:rFonts w:ascii="Times New Roman" w:eastAsia="Times New Roman" w:hAnsi="Times New Roman" w:cs="Times New Roman"/>
          <w:bCs/>
          <w:sz w:val="24"/>
          <w:szCs w:val="24"/>
        </w:rPr>
        <w:t xml:space="preserve">present </w:t>
      </w:r>
      <w:r w:rsidR="00E92099">
        <w:rPr>
          <w:rFonts w:ascii="Times New Roman" w:eastAsia="Times New Roman" w:hAnsi="Times New Roman" w:cs="Times New Roman"/>
          <w:bCs/>
          <w:sz w:val="24"/>
          <w:szCs w:val="24"/>
        </w:rPr>
        <w:t xml:space="preserve">on </w:t>
      </w:r>
      <w:r>
        <w:rPr>
          <w:rFonts w:ascii="Times New Roman" w:eastAsia="Times New Roman" w:hAnsi="Times New Roman" w:cs="Times New Roman"/>
          <w:bCs/>
          <w:sz w:val="24"/>
          <w:szCs w:val="24"/>
        </w:rPr>
        <w:t xml:space="preserve">28% of </w:t>
      </w:r>
      <w:r w:rsidR="00E92099">
        <w:rPr>
          <w:rFonts w:ascii="Times New Roman" w:eastAsia="Times New Roman" w:hAnsi="Times New Roman" w:cs="Times New Roman"/>
          <w:bCs/>
          <w:sz w:val="24"/>
          <w:szCs w:val="24"/>
        </w:rPr>
        <w:t>wrack piles</w:t>
      </w:r>
      <w:r>
        <w:rPr>
          <w:rFonts w:ascii="Times New Roman" w:eastAsia="Times New Roman" w:hAnsi="Times New Roman" w:cs="Times New Roman"/>
          <w:bCs/>
          <w:sz w:val="24"/>
          <w:szCs w:val="24"/>
        </w:rPr>
        <w:t xml:space="preserve"> (11 of 39 piles)</w:t>
      </w:r>
      <w:r w:rsidR="000B12F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where it constituted </w:t>
      </w:r>
      <w:r w:rsidR="000B12F4">
        <w:rPr>
          <w:rFonts w:ascii="Times New Roman" w:eastAsia="Times New Roman" w:hAnsi="Times New Roman" w:cs="Times New Roman"/>
          <w:bCs/>
          <w:sz w:val="24"/>
          <w:szCs w:val="24"/>
        </w:rPr>
        <w:t xml:space="preserve">3 </w:t>
      </w:r>
      <w:r w:rsidR="000B12F4" w:rsidRPr="00482793">
        <w:rPr>
          <w:rFonts w:ascii="Times New Roman" w:hAnsi="Times New Roman" w:cs="Times New Roman"/>
          <w:color w:val="000000"/>
          <w:sz w:val="24"/>
          <w:szCs w:val="24"/>
        </w:rPr>
        <w:t>±</w:t>
      </w:r>
      <w:r w:rsidR="000B12F4">
        <w:rPr>
          <w:rFonts w:ascii="Times New Roman" w:hAnsi="Times New Roman" w:cs="Times New Roman"/>
          <w:color w:val="000000"/>
          <w:sz w:val="24"/>
          <w:szCs w:val="24"/>
        </w:rPr>
        <w:t xml:space="preserve"> 1 % of the surface cover of those piles.</w:t>
      </w:r>
    </w:p>
    <w:p w14:paraId="22D9FEED" w14:textId="77777777" w:rsidR="00E31F3F" w:rsidRPr="00482793" w:rsidRDefault="00E31F3F"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erformance </w:t>
      </w:r>
    </w:p>
    <w:p w14:paraId="75360BA3" w14:textId="6EE8A3D8" w:rsidR="00CA66E4" w:rsidRPr="00482793" w:rsidRDefault="00A7304B" w:rsidP="004628A7">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6522D0" w:rsidRPr="00482793">
        <w:rPr>
          <w:rFonts w:ascii="Times New Roman" w:eastAsia="Times New Roman" w:hAnsi="Times New Roman" w:cs="Times New Roman"/>
          <w:sz w:val="24"/>
          <w:szCs w:val="24"/>
        </w:rPr>
        <w:t xml:space="preserve">iet and detritivore species </w:t>
      </w:r>
      <w:r>
        <w:rPr>
          <w:rFonts w:ascii="Times New Roman" w:eastAsia="Times New Roman" w:hAnsi="Times New Roman" w:cs="Times New Roman"/>
          <w:sz w:val="24"/>
          <w:szCs w:val="24"/>
        </w:rPr>
        <w:t xml:space="preserve">interacted to </w:t>
      </w:r>
      <w:r w:rsidR="006522D0" w:rsidRPr="00482793">
        <w:rPr>
          <w:rFonts w:ascii="Times New Roman" w:eastAsia="Times New Roman" w:hAnsi="Times New Roman" w:cs="Times New Roman"/>
          <w:sz w:val="24"/>
          <w:szCs w:val="24"/>
        </w:rPr>
        <w:t xml:space="preserve">influence </w:t>
      </w:r>
      <w:r w:rsidR="00FB2F49">
        <w:rPr>
          <w:rFonts w:ascii="Times New Roman" w:eastAsia="Times New Roman" w:hAnsi="Times New Roman" w:cs="Times New Roman"/>
          <w:sz w:val="24"/>
          <w:szCs w:val="24"/>
        </w:rPr>
        <w:t xml:space="preserve">detritivore tissue </w:t>
      </w:r>
      <w:r w:rsidR="006522D0" w:rsidRPr="00482793">
        <w:rPr>
          <w:rFonts w:ascii="Times New Roman" w:eastAsia="Times New Roman" w:hAnsi="Times New Roman" w:cs="Times New Roman"/>
          <w:sz w:val="24"/>
          <w:szCs w:val="24"/>
        </w:rPr>
        <w:t>growth (F=15.243, p&lt;0.005)</w:t>
      </w:r>
      <w:r>
        <w:rPr>
          <w:rFonts w:ascii="Times New Roman" w:eastAsia="Times New Roman" w:hAnsi="Times New Roman" w:cs="Times New Roman"/>
          <w:sz w:val="24"/>
          <w:szCs w:val="24"/>
        </w:rPr>
        <w:t>.</w:t>
      </w:r>
      <w:r w:rsidR="006522D0"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6522D0" w:rsidRPr="00482793">
        <w:rPr>
          <w:rFonts w:ascii="Times New Roman" w:eastAsia="Times New Roman" w:hAnsi="Times New Roman" w:cs="Times New Roman"/>
          <w:sz w:val="24"/>
          <w:szCs w:val="24"/>
        </w:rPr>
        <w:t xml:space="preserve">hus, we analyzed </w:t>
      </w:r>
      <w:r>
        <w:rPr>
          <w:rFonts w:ascii="Times New Roman" w:eastAsia="Times New Roman" w:hAnsi="Times New Roman" w:cs="Times New Roman"/>
          <w:sz w:val="24"/>
          <w:szCs w:val="24"/>
        </w:rPr>
        <w:t>detritivore species</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separately to understand how each diet impacted </w:t>
      </w:r>
      <w:r>
        <w:rPr>
          <w:rFonts w:ascii="Times New Roman" w:eastAsia="Times New Roman" w:hAnsi="Times New Roman" w:cs="Times New Roman"/>
          <w:sz w:val="24"/>
          <w:szCs w:val="24"/>
        </w:rPr>
        <w:t>them</w:t>
      </w:r>
      <w:r w:rsidR="006522D0" w:rsidRPr="00482793">
        <w:rPr>
          <w:rFonts w:ascii="Times New Roman" w:eastAsia="Times New Roman" w:hAnsi="Times New Roman" w:cs="Times New Roman"/>
          <w:sz w:val="24"/>
          <w:szCs w:val="24"/>
        </w:rPr>
        <w:t xml:space="preserve">. </w:t>
      </w:r>
      <w:r w:rsidR="00E31F3F" w:rsidRPr="00482793">
        <w:rPr>
          <w:rFonts w:ascii="Times New Roman" w:eastAsia="Times New Roman" w:hAnsi="Times New Roman" w:cs="Times New Roman"/>
          <w:sz w:val="24"/>
          <w:szCs w:val="24"/>
        </w:rPr>
        <w:t xml:space="preserve">After controlling for </w:t>
      </w:r>
      <w:r w:rsidR="00F774CD" w:rsidRPr="00482793">
        <w:rPr>
          <w:rFonts w:ascii="Times New Roman" w:eastAsia="Times New Roman" w:hAnsi="Times New Roman" w:cs="Times New Roman"/>
          <w:sz w:val="24"/>
          <w:szCs w:val="24"/>
        </w:rPr>
        <w:t xml:space="preserve">estimated </w:t>
      </w:r>
      <w:r w:rsidR="00E31F3F" w:rsidRPr="00482793">
        <w:rPr>
          <w:rFonts w:ascii="Times New Roman" w:eastAsia="Times New Roman" w:hAnsi="Times New Roman" w:cs="Times New Roman"/>
          <w:sz w:val="24"/>
          <w:szCs w:val="24"/>
        </w:rPr>
        <w:t xml:space="preserve">initial dry tissue mass, wrack diet influenced </w:t>
      </w:r>
      <w:proofErr w:type="gramStart"/>
      <w:r w:rsidR="00E31F3F" w:rsidRPr="00482793">
        <w:rPr>
          <w:rFonts w:ascii="Times New Roman" w:eastAsia="Times New Roman" w:hAnsi="Times New Roman" w:cs="Times New Roman"/>
          <w:sz w:val="24"/>
          <w:szCs w:val="24"/>
        </w:rPr>
        <w:t>Red</w:t>
      </w:r>
      <w:proofErr w:type="gramEnd"/>
      <w:r w:rsidR="00E31F3F" w:rsidRPr="00482793">
        <w:rPr>
          <w:rFonts w:ascii="Times New Roman" w:eastAsia="Times New Roman" w:hAnsi="Times New Roman" w:cs="Times New Roman"/>
          <w:sz w:val="24"/>
          <w:szCs w:val="24"/>
        </w:rPr>
        <w:t xml:space="preserve"> abalone and </w:t>
      </w:r>
      <w:r w:rsidR="00312714">
        <w:rPr>
          <w:rFonts w:ascii="Times New Roman" w:eastAsia="Times New Roman" w:hAnsi="Times New Roman" w:cs="Times New Roman"/>
          <w:sz w:val="24"/>
          <w:szCs w:val="24"/>
        </w:rPr>
        <w:t>Black t</w:t>
      </w:r>
      <w:r w:rsidR="00F774CD" w:rsidRPr="00482793">
        <w:rPr>
          <w:rFonts w:ascii="Times New Roman" w:eastAsia="Times New Roman" w:hAnsi="Times New Roman" w:cs="Times New Roman"/>
          <w:sz w:val="24"/>
          <w:szCs w:val="24"/>
        </w:rPr>
        <w:t xml:space="preserve">urban </w:t>
      </w:r>
      <w:r w:rsidR="00E31F3F" w:rsidRPr="00482793">
        <w:rPr>
          <w:rFonts w:ascii="Times New Roman" w:eastAsia="Times New Roman" w:hAnsi="Times New Roman" w:cs="Times New Roman"/>
          <w:sz w:val="24"/>
          <w:szCs w:val="24"/>
        </w:rPr>
        <w:t>snail growth</w:t>
      </w:r>
      <w:r w:rsidR="00CA66E4" w:rsidRPr="00482793">
        <w:rPr>
          <w:rFonts w:ascii="Times New Roman" w:eastAsia="Times New Roman" w:hAnsi="Times New Roman" w:cs="Times New Roman"/>
          <w:sz w:val="24"/>
          <w:szCs w:val="24"/>
        </w:rPr>
        <w:t xml:space="preserve"> (Fig. 1: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i/>
          <w:sz w:val="24"/>
          <w:szCs w:val="24"/>
        </w:rPr>
        <w:t xml:space="preserve"> </w:t>
      </w:r>
      <w:r w:rsidR="00CA66E4" w:rsidRPr="00482793">
        <w:rPr>
          <w:rFonts w:ascii="Times New Roman" w:eastAsia="Times New Roman" w:hAnsi="Times New Roman" w:cs="Times New Roman"/>
          <w:sz w:val="24"/>
          <w:szCs w:val="24"/>
        </w:rPr>
        <w:t>= 3.88, p&lt;0.005,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sz w:val="24"/>
          <w:szCs w:val="24"/>
        </w:rPr>
        <w:t>=3.939, p=0.02; respectively)</w:t>
      </w:r>
      <w:r w:rsidR="00E31F3F" w:rsidRPr="00482793">
        <w:rPr>
          <w:rFonts w:ascii="Times New Roman" w:eastAsia="Times New Roman" w:hAnsi="Times New Roman" w:cs="Times New Roman"/>
          <w:sz w:val="24"/>
          <w:szCs w:val="24"/>
        </w:rPr>
        <w:t xml:space="preserve">, but in opposing directions. </w:t>
      </w:r>
      <w:r w:rsidR="00CA66E4"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00CA66E4" w:rsidRPr="00482793">
        <w:rPr>
          <w:rFonts w:ascii="Times New Roman" w:eastAsia="Times New Roman" w:hAnsi="Times New Roman" w:cs="Times New Roman"/>
          <w:sz w:val="24"/>
          <w:szCs w:val="24"/>
        </w:rPr>
        <w:t xml:space="preserve"> wrack with </w:t>
      </w:r>
      <w:r w:rsidR="000D70B7" w:rsidRPr="00482793">
        <w:rPr>
          <w:rFonts w:ascii="Times New Roman" w:eastAsia="Times New Roman" w:hAnsi="Times New Roman" w:cs="Times New Roman"/>
          <w:sz w:val="24"/>
          <w:szCs w:val="24"/>
        </w:rPr>
        <w:t>Devilweed</w:t>
      </w:r>
      <w:r w:rsidR="00CA66E4" w:rsidRPr="00482793">
        <w:rPr>
          <w:rFonts w:ascii="Times New Roman" w:eastAsia="Times New Roman" w:hAnsi="Times New Roman" w:cs="Times New Roman"/>
          <w:sz w:val="24"/>
          <w:szCs w:val="24"/>
        </w:rPr>
        <w:t xml:space="preserve"> suppressed </w:t>
      </w:r>
      <w:proofErr w:type="gramStart"/>
      <w:r w:rsidR="00CA66E4" w:rsidRPr="00482793">
        <w:rPr>
          <w:rFonts w:ascii="Times New Roman" w:eastAsia="Times New Roman" w:hAnsi="Times New Roman" w:cs="Times New Roman"/>
          <w:sz w:val="24"/>
          <w:szCs w:val="24"/>
        </w:rPr>
        <w:t>Red</w:t>
      </w:r>
      <w:proofErr w:type="gramEnd"/>
      <w:r w:rsidR="00CA66E4" w:rsidRPr="00482793">
        <w:rPr>
          <w:rFonts w:ascii="Times New Roman" w:eastAsia="Times New Roman" w:hAnsi="Times New Roman" w:cs="Times New Roman"/>
          <w:sz w:val="24"/>
          <w:szCs w:val="24"/>
        </w:rPr>
        <w:t xml:space="preserve"> abalone tissue mass by 25% but increased Turban snail tissue mass by 31%.</w:t>
      </w:r>
      <w:r w:rsidR="00F41B94" w:rsidRPr="00482793">
        <w:rPr>
          <w:rFonts w:ascii="Times New Roman" w:eastAsia="Times New Roman" w:hAnsi="Times New Roman" w:cs="Times New Roman"/>
          <w:sz w:val="24"/>
          <w:szCs w:val="24"/>
        </w:rPr>
        <w:t xml:space="preserve"> The effect on Turban snails was not statistically significant. Interestingly, the effect of the mixed diet treatment (</w:t>
      </w:r>
      <w:proofErr w:type="gramStart"/>
      <w:r w:rsidR="00F41B94" w:rsidRPr="00482793">
        <w:rPr>
          <w:rFonts w:ascii="Times New Roman" w:eastAsia="Times New Roman" w:hAnsi="Times New Roman" w:cs="Times New Roman"/>
          <w:sz w:val="24"/>
          <w:szCs w:val="24"/>
        </w:rPr>
        <w:t>i.e.</w:t>
      </w:r>
      <w:proofErr w:type="gramEnd"/>
      <w:r w:rsidR="00F41B94" w:rsidRPr="00482793">
        <w:rPr>
          <w:rFonts w:ascii="Times New Roman" w:eastAsia="Times New Roman" w:hAnsi="Times New Roman" w:cs="Times New Roman"/>
          <w:sz w:val="24"/>
          <w:szCs w:val="24"/>
        </w:rPr>
        <w:t xml:space="preserve"> offering consumers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in a 1:1 ratio) </w:t>
      </w:r>
      <w:commentRangeStart w:id="19"/>
      <w:r w:rsidR="00F41B94" w:rsidRPr="00482793">
        <w:rPr>
          <w:rFonts w:ascii="Times New Roman" w:eastAsia="Times New Roman" w:hAnsi="Times New Roman" w:cs="Times New Roman"/>
          <w:sz w:val="24"/>
          <w:szCs w:val="24"/>
        </w:rPr>
        <w:t>was</w:t>
      </w:r>
      <w:commentRangeEnd w:id="19"/>
      <w:r w:rsidR="009F3248">
        <w:rPr>
          <w:rStyle w:val="CommentReference"/>
        </w:rPr>
        <w:commentReference w:id="19"/>
      </w:r>
      <w:r w:rsidR="00F41B94" w:rsidRPr="00482793">
        <w:rPr>
          <w:rFonts w:ascii="Times New Roman" w:eastAsia="Times New Roman" w:hAnsi="Times New Roman" w:cs="Times New Roman"/>
          <w:sz w:val="24"/>
          <w:szCs w:val="24"/>
        </w:rPr>
        <w:t xml:space="preserve"> also consumer-specific. For Red abalone, </w:t>
      </w:r>
      <w:r>
        <w:rPr>
          <w:rFonts w:ascii="Times New Roman" w:eastAsia="Times New Roman" w:hAnsi="Times New Roman" w:cs="Times New Roman"/>
          <w:sz w:val="24"/>
          <w:szCs w:val="24"/>
        </w:rPr>
        <w:t>a</w:t>
      </w:r>
      <w:r w:rsidRPr="00482793">
        <w:rPr>
          <w:rFonts w:ascii="Times New Roman" w:eastAsia="Times New Roman" w:hAnsi="Times New Roman" w:cs="Times New Roman"/>
          <w:sz w:val="24"/>
          <w:szCs w:val="24"/>
        </w:rPr>
        <w:t xml:space="preserve"> </w:t>
      </w:r>
      <w:r w:rsidR="00F41B94" w:rsidRPr="00482793">
        <w:rPr>
          <w:rFonts w:ascii="Times New Roman" w:eastAsia="Times New Roman" w:hAnsi="Times New Roman" w:cs="Times New Roman"/>
          <w:sz w:val="24"/>
          <w:szCs w:val="24"/>
        </w:rPr>
        <w:t xml:space="preserve">mixed diet had </w:t>
      </w:r>
      <w:r w:rsidR="00F41B94" w:rsidRPr="00482793">
        <w:rPr>
          <w:rFonts w:ascii="Times New Roman" w:eastAsia="Times New Roman" w:hAnsi="Times New Roman" w:cs="Times New Roman"/>
          <w:sz w:val="24"/>
          <w:szCs w:val="24"/>
        </w:rPr>
        <w:lastRenderedPageBreak/>
        <w:t>an intermediate effect on tissue mass compared to animals in the no-choice treatments (</w:t>
      </w:r>
      <w:proofErr w:type="gramStart"/>
      <w:r w:rsidR="00F41B94" w:rsidRPr="00482793">
        <w:rPr>
          <w:rFonts w:ascii="Times New Roman" w:eastAsia="Times New Roman" w:hAnsi="Times New Roman" w:cs="Times New Roman"/>
          <w:sz w:val="24"/>
          <w:szCs w:val="24"/>
        </w:rPr>
        <w:t>i.e.</w:t>
      </w:r>
      <w:proofErr w:type="gramEnd"/>
      <w:r w:rsidR="00F41B94"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only diets). In contrast, Turban snails fed mixed diets grew </w:t>
      </w:r>
      <w:proofErr w:type="gramStart"/>
      <w:r w:rsidR="00F41B94" w:rsidRPr="00482793">
        <w:rPr>
          <w:rFonts w:ascii="Times New Roman" w:eastAsia="Times New Roman" w:hAnsi="Times New Roman" w:cs="Times New Roman"/>
          <w:sz w:val="24"/>
          <w:szCs w:val="24"/>
        </w:rPr>
        <w:t>similar to</w:t>
      </w:r>
      <w:proofErr w:type="gramEnd"/>
      <w:r w:rsidR="00F41B94"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only treatments and better than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only treatments.</w:t>
      </w:r>
      <w:r w:rsidR="00AD1037" w:rsidRPr="00482793">
        <w:rPr>
          <w:rFonts w:ascii="Times New Roman" w:eastAsia="Times New Roman" w:hAnsi="Times New Roman" w:cs="Times New Roman"/>
          <w:sz w:val="24"/>
          <w:szCs w:val="24"/>
        </w:rPr>
        <w:t xml:space="preserve"> Because no choice was ever fully consumed, any mixed-diet effect could not be attributed simply to</w:t>
      </w:r>
      <w:del w:id="20" w:author="Matthew Edwards" w:date="2024-01-07T16:23:00Z">
        <w:r w:rsidR="00AD1037" w:rsidRPr="00482793" w:rsidDel="009F3248">
          <w:rPr>
            <w:rFonts w:ascii="Times New Roman" w:eastAsia="Times New Roman" w:hAnsi="Times New Roman" w:cs="Times New Roman"/>
            <w:sz w:val="24"/>
            <w:szCs w:val="24"/>
          </w:rPr>
          <w:delText xml:space="preserve"> </w:delText>
        </w:r>
        <w:r w:rsidR="009942BA" w:rsidRPr="00482793" w:rsidDel="009F3248">
          <w:rPr>
            <w:rFonts w:ascii="Times New Roman" w:eastAsia="Times New Roman" w:hAnsi="Times New Roman" w:cs="Times New Roman"/>
            <w:sz w:val="24"/>
            <w:szCs w:val="24"/>
          </w:rPr>
          <w:delText>a</w:delText>
        </w:r>
      </w:del>
      <w:r>
        <w:rPr>
          <w:rFonts w:ascii="Times New Roman" w:eastAsia="Times New Roman" w:hAnsi="Times New Roman" w:cs="Times New Roman"/>
          <w:sz w:val="24"/>
          <w:szCs w:val="24"/>
        </w:rPr>
        <w:t xml:space="preserve"> the</w:t>
      </w:r>
      <w:r w:rsidR="009942BA"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ss</w:t>
      </w:r>
      <w:r w:rsidR="00561908" w:rsidRPr="00482793">
        <w:rPr>
          <w:rFonts w:ascii="Times New Roman" w:eastAsia="Times New Roman" w:hAnsi="Times New Roman" w:cs="Times New Roman"/>
          <w:sz w:val="24"/>
          <w:szCs w:val="24"/>
        </w:rPr>
        <w:t xml:space="preserve"> of a higher quality food.</w:t>
      </w:r>
    </w:p>
    <w:p w14:paraId="452956C9" w14:textId="0504BB98" w:rsidR="007F563C" w:rsidRPr="00482793" w:rsidRDefault="006E3FD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Consistent with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suppressing Red abalone growth, </w:t>
      </w:r>
      <w:r w:rsidR="009942BA" w:rsidRPr="00482793">
        <w:rPr>
          <w:rFonts w:ascii="Times New Roman" w:eastAsia="Times New Roman" w:hAnsi="Times New Roman" w:cs="Times New Roman"/>
          <w:sz w:val="24"/>
          <w:szCs w:val="24"/>
        </w:rPr>
        <w:t xml:space="preserve">there was a trend f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o </w:t>
      </w:r>
      <w:r w:rsidRPr="00482793">
        <w:rPr>
          <w:rFonts w:ascii="Times New Roman" w:eastAsia="Times New Roman" w:hAnsi="Times New Roman" w:cs="Times New Roman"/>
          <w:sz w:val="24"/>
          <w:szCs w:val="24"/>
        </w:rPr>
        <w:t xml:space="preserve">increase the amount of time it took Red abalone to right themselves (Fig. 2). However, after controlling for differences in initial righting time, this effect was not statistically significant </w:t>
      </w:r>
      <w:r w:rsidR="006522D0" w:rsidRPr="00482793">
        <w:rPr>
          <w:rFonts w:ascii="Times New Roman" w:eastAsia="Times New Roman" w:hAnsi="Times New Roman" w:cs="Times New Roman"/>
          <w:sz w:val="24"/>
          <w:szCs w:val="24"/>
        </w:rPr>
        <w:t>(F</w:t>
      </w:r>
      <w:r w:rsidR="006522D0" w:rsidRPr="00482793">
        <w:rPr>
          <w:rFonts w:ascii="Times New Roman" w:eastAsia="Times New Roman" w:hAnsi="Times New Roman" w:cs="Times New Roman"/>
          <w:sz w:val="24"/>
          <w:szCs w:val="24"/>
          <w:vertAlign w:val="subscript"/>
        </w:rPr>
        <w:t>2,57</w:t>
      </w:r>
      <w:r w:rsidR="006522D0" w:rsidRPr="00482793">
        <w:rPr>
          <w:rFonts w:ascii="Times New Roman" w:eastAsia="Times New Roman" w:hAnsi="Times New Roman" w:cs="Times New Roman"/>
          <w:i/>
          <w:sz w:val="24"/>
          <w:szCs w:val="24"/>
        </w:rPr>
        <w:t xml:space="preserve"> </w:t>
      </w:r>
      <w:r w:rsidR="006522D0" w:rsidRPr="00482793">
        <w:rPr>
          <w:rFonts w:ascii="Times New Roman" w:eastAsia="Times New Roman" w:hAnsi="Times New Roman" w:cs="Times New Roman"/>
          <w:sz w:val="24"/>
          <w:szCs w:val="24"/>
        </w:rPr>
        <w:t>=2.091, p=0.133).</w:t>
      </w:r>
    </w:p>
    <w:p w14:paraId="3ACD0ACC" w14:textId="77777777"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reference </w:t>
      </w:r>
    </w:p>
    <w:p w14:paraId="3909ABF7" w14:textId="05BC36DD" w:rsidR="00AC7E14" w:rsidRPr="00482793" w:rsidRDefault="00AD1A4E" w:rsidP="00312714">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displayed species-specific feeding preferences for wrack</w:t>
      </w:r>
      <w:r w:rsidR="00561908" w:rsidRPr="00482793">
        <w:rPr>
          <w:rFonts w:ascii="Times New Roman" w:eastAsia="Times New Roman" w:hAnsi="Times New Roman" w:cs="Times New Roman"/>
          <w:sz w:val="24"/>
          <w:szCs w:val="24"/>
        </w:rPr>
        <w:t xml:space="preserve"> seaweeds</w:t>
      </w:r>
      <w:r w:rsidR="0011538B" w:rsidRPr="00482793">
        <w:rPr>
          <w:rFonts w:ascii="Times New Roman" w:eastAsia="Times New Roman" w:hAnsi="Times New Roman" w:cs="Times New Roman"/>
          <w:sz w:val="24"/>
          <w:szCs w:val="24"/>
        </w:rPr>
        <w:t xml:space="preserve">.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w:t>
      </w:r>
      <w:r w:rsidR="002A3420" w:rsidRPr="00482793">
        <w:rPr>
          <w:rFonts w:ascii="Times New Roman" w:eastAsia="Times New Roman" w:hAnsi="Times New Roman" w:cs="Times New Roman"/>
          <w:sz w:val="24"/>
          <w:szCs w:val="24"/>
        </w:rPr>
        <w:t>consumed</w:t>
      </w:r>
      <w:r w:rsidR="0011538B" w:rsidRPr="00482793">
        <w:rPr>
          <w:rFonts w:ascii="Times New Roman" w:eastAsia="Times New Roman" w:hAnsi="Times New Roman" w:cs="Times New Roman"/>
          <w:sz w:val="24"/>
          <w:szCs w:val="24"/>
        </w:rPr>
        <w:t xml:space="preserve"> </w:t>
      </w:r>
      <w:r w:rsidR="003E4772" w:rsidRPr="00482793">
        <w:rPr>
          <w:rFonts w:ascii="Times New Roman" w:eastAsia="Times New Roman" w:hAnsi="Times New Roman" w:cs="Times New Roman"/>
          <w:sz w:val="24"/>
          <w:szCs w:val="24"/>
        </w:rPr>
        <w:t>111</w:t>
      </w:r>
      <w:r w:rsidR="0011538B" w:rsidRPr="00482793">
        <w:rPr>
          <w:rFonts w:ascii="Times New Roman" w:eastAsia="Times New Roman" w:hAnsi="Times New Roman" w:cs="Times New Roman"/>
          <w:sz w:val="24"/>
          <w:szCs w:val="24"/>
        </w:rPr>
        <w:t xml:space="preserve">% and </w:t>
      </w:r>
      <w:r w:rsidR="003E4772" w:rsidRPr="00482793">
        <w:rPr>
          <w:rFonts w:ascii="Times New Roman" w:eastAsia="Times New Roman" w:hAnsi="Times New Roman" w:cs="Times New Roman"/>
          <w:sz w:val="24"/>
          <w:szCs w:val="24"/>
        </w:rPr>
        <w:t>158</w:t>
      </w:r>
      <w:r w:rsidR="00AC7E14" w:rsidRPr="00482793">
        <w:rPr>
          <w:rFonts w:ascii="Times New Roman" w:eastAsia="Times New Roman" w:hAnsi="Times New Roman" w:cs="Times New Roman"/>
          <w:sz w:val="24"/>
          <w:szCs w:val="24"/>
        </w:rPr>
        <w:t>%</w:t>
      </w:r>
      <w:r w:rsidR="0011538B" w:rsidRPr="00482793">
        <w:rPr>
          <w:rFonts w:ascii="Times New Roman" w:eastAsia="Times New Roman" w:hAnsi="Times New Roman" w:cs="Times New Roman"/>
          <w:sz w:val="24"/>
          <w:szCs w:val="24"/>
        </w:rPr>
        <w:t xml:space="preserve"> more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than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Fig.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a and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b</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t=4.5053, p&lt;0.001 and t= 5.7152, p&lt;0.001, respectively). Although the</w:t>
      </w:r>
      <w:r w:rsidR="00A7304B">
        <w:rPr>
          <w:rFonts w:ascii="Times New Roman" w:eastAsia="Times New Roman" w:hAnsi="Times New Roman" w:cs="Times New Roman"/>
          <w:sz w:val="24"/>
          <w:szCs w:val="24"/>
        </w:rPr>
        <w:t>se two detritivores</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preferred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both </w:t>
      </w:r>
      <w:r w:rsidR="002A3420" w:rsidRPr="00482793">
        <w:rPr>
          <w:rFonts w:ascii="Times New Roman" w:eastAsia="Times New Roman" w:hAnsi="Times New Roman" w:cs="Times New Roman"/>
          <w:sz w:val="24"/>
          <w:szCs w:val="24"/>
        </w:rPr>
        <w:t>species</w:t>
      </w:r>
      <w:r w:rsidR="0011538B" w:rsidRPr="00482793">
        <w:rPr>
          <w:rFonts w:ascii="Times New Roman" w:eastAsia="Times New Roman" w:hAnsi="Times New Roman" w:cs="Times New Roman"/>
          <w:sz w:val="24"/>
          <w:szCs w:val="24"/>
        </w:rPr>
        <w:t xml:space="preserve"> consume</w:t>
      </w:r>
      <w:r w:rsidR="002A3420" w:rsidRPr="00482793">
        <w:rPr>
          <w:rFonts w:ascii="Times New Roman" w:eastAsia="Times New Roman" w:hAnsi="Times New Roman" w:cs="Times New Roman"/>
          <w:sz w:val="24"/>
          <w:szCs w:val="24"/>
        </w:rPr>
        <w:t>d</w:t>
      </w:r>
      <w:r w:rsidR="0011538B" w:rsidRPr="00482793">
        <w:rPr>
          <w:rFonts w:ascii="Times New Roman" w:eastAsia="Times New Roman" w:hAnsi="Times New Roman" w:cs="Times New Roman"/>
          <w:sz w:val="24"/>
          <w:szCs w:val="24"/>
        </w:rPr>
        <w:t xml:space="preserve"> som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One sample t-test, t=4.782, p&lt;0.001 and t=2.105, p=0.0</w:t>
      </w:r>
      <w:r w:rsidR="00E203E8" w:rsidRPr="00482793">
        <w:rPr>
          <w:rFonts w:ascii="Times New Roman" w:eastAsia="Times New Roman" w:hAnsi="Times New Roman" w:cs="Times New Roman"/>
          <w:sz w:val="24"/>
          <w:szCs w:val="24"/>
        </w:rPr>
        <w:t>55</w:t>
      </w:r>
      <w:r w:rsidR="0011538B" w:rsidRPr="00482793">
        <w:rPr>
          <w:rFonts w:ascii="Times New Roman" w:eastAsia="Times New Roman" w:hAnsi="Times New Roman" w:cs="Times New Roman"/>
          <w:sz w:val="24"/>
          <w:szCs w:val="24"/>
        </w:rPr>
        <w:t xml:space="preserve">, for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respectively). Shore crabs fed similarly on the two wrack species (Fig. </w:t>
      </w:r>
      <w:r w:rsidR="00E203E8"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c, t=0.0739, p=0.9422). In contrast, </w:t>
      </w:r>
      <w:r w:rsidR="00E96090" w:rsidRPr="00482793">
        <w:rPr>
          <w:rFonts w:ascii="Times New Roman" w:eastAsia="Times New Roman" w:hAnsi="Times New Roman" w:cs="Times New Roman"/>
          <w:sz w:val="24"/>
          <w:szCs w:val="24"/>
        </w:rPr>
        <w:t>H</w:t>
      </w:r>
      <w:r w:rsidR="0011538B" w:rsidRPr="00482793">
        <w:rPr>
          <w:rFonts w:ascii="Times New Roman" w:eastAsia="Times New Roman" w:hAnsi="Times New Roman" w:cs="Times New Roman"/>
          <w:sz w:val="24"/>
          <w:szCs w:val="24"/>
        </w:rPr>
        <w:t xml:space="preserve">ermit crabs </w:t>
      </w:r>
      <w:r w:rsidR="002A3420" w:rsidRPr="00482793">
        <w:rPr>
          <w:rFonts w:ascii="Times New Roman" w:eastAsia="Times New Roman" w:hAnsi="Times New Roman" w:cs="Times New Roman"/>
          <w:sz w:val="24"/>
          <w:szCs w:val="24"/>
        </w:rPr>
        <w:t>preferred</w:t>
      </w:r>
      <w:r w:rsidR="003E4772"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Fig. </w:t>
      </w:r>
      <w:r w:rsidR="00892A4B"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d, t=-3.7593, p=0.0023</w:t>
      </w:r>
      <w:r w:rsidR="003E4772" w:rsidRPr="00482793">
        <w:rPr>
          <w:rFonts w:ascii="Times New Roman" w:eastAsia="Times New Roman" w:hAnsi="Times New Roman" w:cs="Times New Roman"/>
          <w:sz w:val="24"/>
          <w:szCs w:val="24"/>
        </w:rPr>
        <w:t>9</w:t>
      </w:r>
      <w:r w:rsidR="0011538B" w:rsidRPr="00482793">
        <w:rPr>
          <w:rFonts w:ascii="Times New Roman" w:eastAsia="Times New Roman" w:hAnsi="Times New Roman" w:cs="Times New Roman"/>
          <w:sz w:val="24"/>
          <w:szCs w:val="24"/>
        </w:rPr>
        <w:t xml:space="preserve">). </w:t>
      </w:r>
      <w:r w:rsidR="002A3420" w:rsidRPr="00482793">
        <w:rPr>
          <w:rFonts w:ascii="Times New Roman" w:eastAsia="Times New Roman" w:hAnsi="Times New Roman" w:cs="Times New Roman"/>
          <w:sz w:val="24"/>
          <w:szCs w:val="24"/>
        </w:rPr>
        <w:t xml:space="preserve">This apparent preference was driven, at least in part, by a complete avoidance of </w:t>
      </w:r>
      <w:r w:rsidR="00551FE5" w:rsidRPr="00482793">
        <w:rPr>
          <w:rFonts w:ascii="Times New Roman" w:eastAsia="Times New Roman" w:hAnsi="Times New Roman" w:cs="Times New Roman"/>
          <w:sz w:val="24"/>
          <w:szCs w:val="24"/>
        </w:rPr>
        <w:t>Kelp</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 (One sample t-test, t=0.147, p=0.89).</w:t>
      </w:r>
    </w:p>
    <w:p w14:paraId="31B2C006" w14:textId="4316EF15" w:rsidR="00FE7306" w:rsidRPr="00482793" w:rsidRDefault="00FE730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73B8011D" w14:textId="619A4E4A" w:rsidR="00CE08CA" w:rsidRDefault="00A20DFE" w:rsidP="0010064B">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the presence of foods made from native benthic seaweeds, replacing wrack species (invasive Devilweed for native Kelp) reduced grazing on wrack by </w:t>
      </w:r>
      <w:r w:rsidR="00495997">
        <w:rPr>
          <w:rFonts w:ascii="Times New Roman" w:hAnsi="Times New Roman" w:cs="Times New Roman"/>
          <w:color w:val="000000"/>
          <w:sz w:val="24"/>
          <w:szCs w:val="24"/>
        </w:rPr>
        <w:t>134</w:t>
      </w:r>
      <w:r>
        <w:rPr>
          <w:rFonts w:ascii="Times New Roman" w:hAnsi="Times New Roman" w:cs="Times New Roman"/>
          <w:color w:val="000000"/>
          <w:sz w:val="24"/>
          <w:szCs w:val="24"/>
        </w:rPr>
        <w:t>% (</w:t>
      </w:r>
      <w:r w:rsidR="00495997">
        <w:rPr>
          <w:rFonts w:ascii="Times New Roman" w:hAnsi="Times New Roman" w:cs="Times New Roman"/>
          <w:color w:val="000000"/>
          <w:sz w:val="24"/>
          <w:szCs w:val="24"/>
        </w:rPr>
        <w:t xml:space="preserve">t=7.5289, </w:t>
      </w:r>
      <w:r w:rsidR="00495997" w:rsidRPr="00482793">
        <w:rPr>
          <w:rFonts w:ascii="Times New Roman" w:eastAsia="Times New Roman" w:hAnsi="Times New Roman" w:cs="Times New Roman"/>
          <w:sz w:val="24"/>
          <w:szCs w:val="24"/>
        </w:rPr>
        <w:t>p&lt;0.001</w:t>
      </w:r>
      <w:r>
        <w:rPr>
          <w:rFonts w:ascii="Times New Roman" w:hAnsi="Times New Roman" w:cs="Times New Roman"/>
          <w:color w:val="000000"/>
          <w:sz w:val="24"/>
          <w:szCs w:val="24"/>
        </w:rPr>
        <w:t>). Because this reduction was not associated with a change in overall grazing rates (</w:t>
      </w:r>
      <w:proofErr w:type="gramStart"/>
      <w:r>
        <w:rPr>
          <w:rFonts w:ascii="Times New Roman" w:hAnsi="Times New Roman" w:cs="Times New Roman"/>
          <w:color w:val="000000"/>
          <w:sz w:val="24"/>
          <w:szCs w:val="24"/>
        </w:rPr>
        <w:t>i.e.</w:t>
      </w:r>
      <w:proofErr w:type="gramEnd"/>
      <w:r>
        <w:rPr>
          <w:rFonts w:ascii="Times New Roman" w:hAnsi="Times New Roman" w:cs="Times New Roman"/>
          <w:color w:val="000000"/>
          <w:sz w:val="24"/>
          <w:szCs w:val="24"/>
        </w:rPr>
        <w:t xml:space="preserve"> the sum of grazing on </w:t>
      </w:r>
      <w:proofErr w:type="spellStart"/>
      <w:r>
        <w:rPr>
          <w:rFonts w:ascii="Times New Roman" w:hAnsi="Times New Roman" w:cs="Times New Roman"/>
          <w:color w:val="000000"/>
          <w:sz w:val="24"/>
          <w:szCs w:val="24"/>
        </w:rPr>
        <w:t>wrack</w:t>
      </w:r>
      <w:proofErr w:type="spellEnd"/>
      <w:r>
        <w:rPr>
          <w:rFonts w:ascii="Times New Roman" w:hAnsi="Times New Roman" w:cs="Times New Roman"/>
          <w:color w:val="000000"/>
          <w:sz w:val="24"/>
          <w:szCs w:val="24"/>
        </w:rPr>
        <w:t xml:space="preserve"> and native benthic seaweeds; </w:t>
      </w:r>
      <w:r w:rsidRPr="00482793">
        <w:rPr>
          <w:rFonts w:ascii="Times New Roman" w:hAnsi="Times New Roman" w:cs="Times New Roman"/>
          <w:color w:val="000000"/>
          <w:sz w:val="24"/>
          <w:szCs w:val="24"/>
        </w:rPr>
        <w:t xml:space="preserve">5.97 ± 0.22 g </w:t>
      </w:r>
      <w:r>
        <w:rPr>
          <w:rFonts w:ascii="Times New Roman" w:hAnsi="Times New Roman" w:cs="Times New Roman"/>
          <w:color w:val="000000"/>
          <w:sz w:val="24"/>
          <w:szCs w:val="24"/>
        </w:rPr>
        <w:t>and</w:t>
      </w:r>
      <w:r w:rsidRPr="00482793">
        <w:rPr>
          <w:rFonts w:ascii="Times New Roman" w:hAnsi="Times New Roman" w:cs="Times New Roman"/>
          <w:color w:val="000000"/>
          <w:sz w:val="24"/>
          <w:szCs w:val="24"/>
        </w:rPr>
        <w:t xml:space="preserve"> 5.22 ± 0.20 g</w:t>
      </w:r>
      <w:r>
        <w:rPr>
          <w:rFonts w:ascii="Times New Roman" w:hAnsi="Times New Roman" w:cs="Times New Roman"/>
          <w:color w:val="000000"/>
          <w:sz w:val="24"/>
          <w:szCs w:val="24"/>
        </w:rPr>
        <w:t xml:space="preserve"> for native and invasive wrack type, respectively</w:t>
      </w:r>
      <w:r w:rsidRPr="00482793">
        <w:rPr>
          <w:rFonts w:ascii="Times New Roman" w:hAnsi="Times New Roman" w:cs="Times New Roman"/>
          <w:color w:val="000000"/>
          <w:sz w:val="24"/>
          <w:szCs w:val="24"/>
        </w:rPr>
        <w:t>; t-test, t = -1.261 p = 0.215)</w:t>
      </w:r>
      <w:r w:rsidR="003B5987">
        <w:rPr>
          <w:rFonts w:ascii="Times New Roman" w:hAnsi="Times New Roman" w:cs="Times New Roman"/>
          <w:color w:val="000000"/>
          <w:sz w:val="24"/>
          <w:szCs w:val="24"/>
        </w:rPr>
        <w:t xml:space="preserve">, this suggested consumers shifted </w:t>
      </w:r>
      <w:r w:rsidR="003B5987">
        <w:rPr>
          <w:rFonts w:ascii="Times New Roman" w:hAnsi="Times New Roman" w:cs="Times New Roman"/>
          <w:color w:val="000000"/>
          <w:sz w:val="24"/>
          <w:szCs w:val="24"/>
        </w:rPr>
        <w:lastRenderedPageBreak/>
        <w:t>grazing onto native benthic seaweeds in the presence of Devilweed wrack. This suggestion was confirmed by the discovery that f</w:t>
      </w:r>
      <w:r w:rsidR="0058189D">
        <w:rPr>
          <w:rFonts w:ascii="Times New Roman" w:hAnsi="Times New Roman" w:cs="Times New Roman"/>
          <w:color w:val="000000"/>
          <w:sz w:val="24"/>
          <w:szCs w:val="24"/>
        </w:rPr>
        <w:t xml:space="preserve">eeding on artificial foods made from native benthic seaweeds depended on wrack type (interaction: </w:t>
      </w:r>
      <w:r w:rsidR="0058189D" w:rsidRPr="00482793">
        <w:rPr>
          <w:rFonts w:ascii="Times New Roman" w:eastAsia="Times New Roman" w:hAnsi="Times New Roman" w:cs="Times New Roman"/>
          <w:sz w:val="24"/>
          <w:szCs w:val="24"/>
        </w:rPr>
        <w:t>ANOVA, F=17.116, p&lt;0.001)</w:t>
      </w:r>
      <w:r w:rsidR="0058189D" w:rsidRPr="00482793">
        <w:rPr>
          <w:rFonts w:ascii="Times New Roman" w:hAnsi="Times New Roman" w:cs="Times New Roman"/>
          <w:color w:val="000000"/>
          <w:sz w:val="24"/>
          <w:szCs w:val="24"/>
        </w:rPr>
        <w:t>.</w:t>
      </w:r>
      <w:r w:rsidR="0058189D">
        <w:rPr>
          <w:rFonts w:ascii="Times New Roman" w:hAnsi="Times New Roman" w:cs="Times New Roman"/>
          <w:color w:val="000000"/>
          <w:sz w:val="24"/>
          <w:szCs w:val="24"/>
        </w:rPr>
        <w:t xml:space="preserve"> </w:t>
      </w:r>
    </w:p>
    <w:p w14:paraId="4F67DAB9" w14:textId="129893ED" w:rsidR="0010064B" w:rsidRDefault="0010064B" w:rsidP="0010064B">
      <w:pPr>
        <w:spacing w:line="480" w:lineRule="auto"/>
        <w:ind w:firstLine="720"/>
        <w:jc w:val="both"/>
        <w:rPr>
          <w:rFonts w:ascii="Times New Roman" w:hAnsi="Times New Roman" w:cs="Times New Roman"/>
          <w:color w:val="000000"/>
          <w:sz w:val="24"/>
          <w:szCs w:val="24"/>
        </w:rPr>
      </w:pPr>
      <w:commentRangeStart w:id="21"/>
      <w:r>
        <w:rPr>
          <w:rFonts w:ascii="Times New Roman" w:hAnsi="Times New Roman" w:cs="Times New Roman"/>
          <w:color w:val="000000"/>
          <w:sz w:val="24"/>
          <w:szCs w:val="24"/>
        </w:rPr>
        <w:t>Including</w:t>
      </w:r>
      <w:commentRangeEnd w:id="21"/>
      <w:r w:rsidR="009F3248">
        <w:rPr>
          <w:rStyle w:val="CommentReference"/>
        </w:rPr>
        <w:commentReference w:id="21"/>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vilweed</w:t>
      </w:r>
      <w:proofErr w:type="spellEnd"/>
      <w:r>
        <w:rPr>
          <w:rFonts w:ascii="Times New Roman" w:hAnsi="Times New Roman" w:cs="Times New Roman"/>
          <w:color w:val="000000"/>
          <w:sz w:val="24"/>
          <w:szCs w:val="24"/>
        </w:rPr>
        <w:t xml:space="preserve"> wrack increased grazing on </w:t>
      </w:r>
      <w:r>
        <w:rPr>
          <w:rFonts w:ascii="Times New Roman" w:hAnsi="Times New Roman" w:cs="Times New Roman"/>
          <w:i/>
          <w:iCs/>
          <w:color w:val="000000"/>
          <w:sz w:val="24"/>
          <w:szCs w:val="24"/>
        </w:rPr>
        <w:t xml:space="preserve">Silvetia </w:t>
      </w:r>
      <w:r w:rsidRPr="00482793">
        <w:rPr>
          <w:rFonts w:ascii="Times New Roman" w:hAnsi="Times New Roman" w:cs="Times New Roman"/>
          <w:color w:val="000000"/>
          <w:sz w:val="24"/>
          <w:szCs w:val="24"/>
        </w:rPr>
        <w:t>(M=0.75, SE=0.28, p=0.0265), but did not affect feeding on the two other benthic native seaweed (p&gt;0.05; Figure 4)</w:t>
      </w:r>
      <w:r>
        <w:rPr>
          <w:rFonts w:ascii="Times New Roman" w:hAnsi="Times New Roman" w:cs="Times New Roman"/>
          <w:color w:val="000000"/>
          <w:sz w:val="24"/>
          <w:szCs w:val="24"/>
        </w:rPr>
        <w:t>.</w:t>
      </w:r>
    </w:p>
    <w:p w14:paraId="1394EDA4" w14:textId="77777777" w:rsidR="0010064B" w:rsidRPr="00482793" w:rsidRDefault="0010064B" w:rsidP="0010064B">
      <w:pPr>
        <w:spacing w:line="480" w:lineRule="auto"/>
        <w:ind w:firstLine="720"/>
        <w:jc w:val="both"/>
        <w:rPr>
          <w:rFonts w:ascii="Times New Roman" w:hAnsi="Times New Roman" w:cs="Times New Roman"/>
          <w:color w:val="000000"/>
          <w:sz w:val="24"/>
          <w:szCs w:val="24"/>
        </w:rPr>
      </w:pPr>
    </w:p>
    <w:p w14:paraId="67E7B7F8" w14:textId="77777777" w:rsidR="008D2B40" w:rsidRPr="00482793" w:rsidRDefault="00C934C4" w:rsidP="004628A7">
      <w:pPr>
        <w:spacing w:line="480" w:lineRule="auto"/>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b/>
          <w:bCs/>
          <w:color w:val="000000"/>
          <w:sz w:val="24"/>
          <w:szCs w:val="24"/>
        </w:rPr>
        <w:t>Discussion</w:t>
      </w:r>
    </w:p>
    <w:p w14:paraId="03D9A49D" w14:textId="54AD686F" w:rsidR="008D2B40" w:rsidRPr="00482793" w:rsidRDefault="009942BA" w:rsidP="004628A7">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detritus with invasi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had detritivore-specific performance impacts </w:t>
      </w:r>
      <w:ins w:id="22" w:author="Matthew Edwards" w:date="2024-01-07T16:27:00Z">
        <w:r w:rsidR="00924CA6">
          <w:rPr>
            <w:rFonts w:ascii="Times New Roman" w:eastAsia="Times New Roman" w:hAnsi="Times New Roman" w:cs="Times New Roman"/>
            <w:sz w:val="24"/>
            <w:szCs w:val="24"/>
          </w:rPr>
          <w:t xml:space="preserve">that </w:t>
        </w:r>
      </w:ins>
      <w:del w:id="23" w:author="Matthew Edwards" w:date="2024-01-07T16:27:00Z">
        <w:r w:rsidRPr="00482793" w:rsidDel="00924CA6">
          <w:rPr>
            <w:rFonts w:ascii="Times New Roman" w:eastAsia="Times New Roman" w:hAnsi="Times New Roman" w:cs="Times New Roman"/>
            <w:sz w:val="24"/>
            <w:szCs w:val="24"/>
          </w:rPr>
          <w:delText xml:space="preserve">– </w:delText>
        </w:r>
        <w:r w:rsidR="003E10F0" w:rsidDel="00924CA6">
          <w:rPr>
            <w:rFonts w:ascii="Times New Roman" w:eastAsia="Times New Roman" w:hAnsi="Times New Roman" w:cs="Times New Roman"/>
            <w:sz w:val="24"/>
            <w:szCs w:val="24"/>
          </w:rPr>
          <w:delText xml:space="preserve">this </w:delText>
        </w:r>
      </w:del>
      <w:r w:rsidRPr="00482793">
        <w:rPr>
          <w:rFonts w:ascii="Times New Roman" w:eastAsia="Times New Roman" w:hAnsi="Times New Roman" w:cs="Times New Roman"/>
          <w:sz w:val="24"/>
          <w:szCs w:val="24"/>
        </w:rPr>
        <w:t>suppress</w:t>
      </w:r>
      <w:r w:rsidR="009374C0">
        <w:rPr>
          <w:rFonts w:ascii="Times New Roman" w:eastAsia="Times New Roman" w:hAnsi="Times New Roman" w:cs="Times New Roman"/>
          <w:sz w:val="24"/>
          <w:szCs w:val="24"/>
        </w:rPr>
        <w:t>ed</w:t>
      </w:r>
      <w:r w:rsidR="003E10F0">
        <w:rPr>
          <w:rFonts w:ascii="Times New Roman" w:eastAsia="Times New Roman" w:hAnsi="Times New Roman" w:cs="Times New Roman"/>
          <w:sz w:val="24"/>
          <w:szCs w:val="24"/>
        </w:rPr>
        <w:t xml:space="preserve"> </w:t>
      </w:r>
      <w:proofErr w:type="gramStart"/>
      <w:r w:rsidR="003E10F0">
        <w:rPr>
          <w:rFonts w:ascii="Times New Roman" w:eastAsia="Times New Roman" w:hAnsi="Times New Roman" w:cs="Times New Roman"/>
          <w:sz w:val="24"/>
          <w:szCs w:val="24"/>
        </w:rPr>
        <w:t>Red</w:t>
      </w:r>
      <w:proofErr w:type="gramEnd"/>
      <w:r w:rsidR="003E10F0">
        <w:rPr>
          <w:rFonts w:ascii="Times New Roman" w:eastAsia="Times New Roman" w:hAnsi="Times New Roman" w:cs="Times New Roman"/>
          <w:sz w:val="24"/>
          <w:szCs w:val="24"/>
        </w:rPr>
        <w:t xml:space="preserve"> abalone</w:t>
      </w:r>
      <w:r w:rsidRPr="00482793">
        <w:rPr>
          <w:rFonts w:ascii="Times New Roman" w:eastAsia="Times New Roman" w:hAnsi="Times New Roman" w:cs="Times New Roman"/>
          <w:sz w:val="24"/>
          <w:szCs w:val="24"/>
        </w:rPr>
        <w:t xml:space="preserve"> growth but enhanc</w:t>
      </w:r>
      <w:r w:rsidR="003E10F0">
        <w:rPr>
          <w:rFonts w:ascii="Times New Roman" w:eastAsia="Times New Roman" w:hAnsi="Times New Roman" w:cs="Times New Roman"/>
          <w:sz w:val="24"/>
          <w:szCs w:val="24"/>
        </w:rPr>
        <w:t>ed</w:t>
      </w:r>
      <w:r w:rsidRPr="00482793">
        <w:rPr>
          <w:rFonts w:ascii="Times New Roman" w:eastAsia="Times New Roman" w:hAnsi="Times New Roman" w:cs="Times New Roman"/>
          <w:sz w:val="24"/>
          <w:szCs w:val="24"/>
        </w:rPr>
        <w:t xml:space="preserve"> </w:t>
      </w:r>
      <w:r w:rsidR="00312714">
        <w:rPr>
          <w:rFonts w:ascii="Times New Roman" w:eastAsia="Times New Roman" w:hAnsi="Times New Roman" w:cs="Times New Roman"/>
          <w:sz w:val="24"/>
          <w:szCs w:val="24"/>
        </w:rPr>
        <w:t>Black t</w:t>
      </w:r>
      <w:r w:rsidR="003E10F0">
        <w:rPr>
          <w:rFonts w:ascii="Times New Roman" w:eastAsia="Times New Roman" w:hAnsi="Times New Roman" w:cs="Times New Roman"/>
          <w:sz w:val="24"/>
          <w:szCs w:val="24"/>
        </w:rPr>
        <w:t xml:space="preserve">urban snail </w:t>
      </w:r>
      <w:r w:rsidRPr="00482793">
        <w:rPr>
          <w:rFonts w:ascii="Times New Roman" w:eastAsia="Times New Roman" w:hAnsi="Times New Roman" w:cs="Times New Roman"/>
          <w:sz w:val="24"/>
          <w:szCs w:val="24"/>
        </w:rPr>
        <w:t>growth. The effect of mixed diets on consumer growth also displayed consumer-specificity (</w:t>
      </w:r>
      <w:r w:rsidR="00494C43" w:rsidRPr="00482793">
        <w:rPr>
          <w:rFonts w:ascii="Times New Roman" w:eastAsia="Times New Roman" w:hAnsi="Times New Roman" w:cs="Times New Roman"/>
          <w:sz w:val="24"/>
          <w:szCs w:val="24"/>
        </w:rPr>
        <w:t>Red a</w:t>
      </w:r>
      <w:r w:rsidRPr="00482793">
        <w:rPr>
          <w:rFonts w:ascii="Times New Roman" w:eastAsia="Times New Roman" w:hAnsi="Times New Roman" w:cs="Times New Roman"/>
          <w:sz w:val="24"/>
          <w:szCs w:val="24"/>
        </w:rPr>
        <w:t xml:space="preserve">balone displayed intermediate growth on mixed diets whereas </w:t>
      </w:r>
      <w:r w:rsidR="00494C43"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 growth on mixed diets was high and indistinguishable from </w:t>
      </w:r>
      <w:r w:rsidR="000D70B7" w:rsidRPr="00482793">
        <w:rPr>
          <w:rFonts w:ascii="Times New Roman" w:eastAsia="Times New Roman" w:hAnsi="Times New Roman" w:cs="Times New Roman"/>
          <w:sz w:val="24"/>
          <w:szCs w:val="24"/>
        </w:rPr>
        <w:t>Devilweed</w:t>
      </w:r>
      <w:r w:rsidR="00494C43"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Replacing nati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ith invasi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w:t>
      </w:r>
      <w:r w:rsidR="00494C43" w:rsidRPr="00482793">
        <w:rPr>
          <w:rFonts w:ascii="Times New Roman" w:eastAsia="Times New Roman" w:hAnsi="Times New Roman" w:cs="Times New Roman"/>
          <w:i/>
          <w:iCs/>
          <w:sz w:val="24"/>
          <w:szCs w:val="24"/>
        </w:rPr>
        <w:t xml:space="preserve"> compressa</w:t>
      </w:r>
      <w:r w:rsidRPr="00482793">
        <w:rPr>
          <w:rFonts w:ascii="Times New Roman" w:eastAsia="Times New Roman" w:hAnsi="Times New Roman" w:cs="Times New Roman"/>
          <w:sz w:val="24"/>
          <w:szCs w:val="24"/>
        </w:rPr>
        <w:t>. Thus, invasion mediated changes in wrack composition had consumer- and seaweed-specific impacts.</w:t>
      </w:r>
    </w:p>
    <w:p w14:paraId="6ADCE1D5" w14:textId="5211F874" w:rsidR="003E10F0" w:rsidRPr="00482793" w:rsidRDefault="009942BA" w:rsidP="009C2910">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color w:val="000000"/>
          <w:sz w:val="24"/>
          <w:szCs w:val="24"/>
        </w:rPr>
        <w:t xml:space="preserve">Detritivore-specific performance impacts of an invasive seaweed on different intertidal snails are consistent with detritivore-specific population-level impacts of invasive plants. Such specificity has been observed </w:t>
      </w:r>
      <w:r w:rsidR="00C23A7E">
        <w:rPr>
          <w:rFonts w:ascii="Times New Roman" w:eastAsia="Times New Roman" w:hAnsi="Times New Roman" w:cs="Times New Roman"/>
          <w:color w:val="000000"/>
          <w:sz w:val="24"/>
          <w:szCs w:val="24"/>
        </w:rPr>
        <w:t xml:space="preserve">within </w:t>
      </w:r>
      <w:r w:rsidRPr="00482793">
        <w:rPr>
          <w:rFonts w:ascii="Times New Roman" w:eastAsia="Times New Roman" w:hAnsi="Times New Roman" w:cs="Times New Roman"/>
          <w:color w:val="000000"/>
          <w:sz w:val="24"/>
          <w:szCs w:val="24"/>
        </w:rPr>
        <w:t>several taxonomic levels</w:t>
      </w:r>
      <w:r w:rsidR="003E10F0">
        <w:rPr>
          <w:rFonts w:ascii="Times New Roman" w:eastAsia="Times New Roman" w:hAnsi="Times New Roman" w:cs="Times New Roman"/>
          <w:color w:val="000000"/>
          <w:sz w:val="24"/>
          <w:szCs w:val="24"/>
        </w:rPr>
        <w:t xml:space="preserve"> including </w:t>
      </w:r>
      <w:r w:rsidR="00C23A7E">
        <w:rPr>
          <w:rFonts w:ascii="Times New Roman" w:eastAsia="Times New Roman" w:hAnsi="Times New Roman" w:cs="Times New Roman"/>
          <w:color w:val="000000"/>
          <w:sz w:val="24"/>
          <w:szCs w:val="24"/>
        </w:rPr>
        <w:t>Phylum and Superorder</w:t>
      </w:r>
      <w:r w:rsidRPr="00482793">
        <w:rPr>
          <w:rFonts w:ascii="Times New Roman" w:eastAsia="Times New Roman" w:hAnsi="Times New Roman" w:cs="Times New Roman"/>
          <w:color w:val="000000"/>
          <w:sz w:val="24"/>
          <w:szCs w:val="24"/>
        </w:rPr>
        <w:t xml:space="preserve">. For example, </w:t>
      </w:r>
      <w:r w:rsidR="00C23A7E" w:rsidRPr="00482793">
        <w:rPr>
          <w:rFonts w:ascii="Times New Roman" w:eastAsia="Times New Roman" w:hAnsi="Times New Roman" w:cs="Times New Roman"/>
          <w:color w:val="000000"/>
          <w:sz w:val="24"/>
          <w:szCs w:val="24"/>
        </w:rPr>
        <w:t xml:space="preserve">leaf litter detritus from plots invaded by an annual invasive </w:t>
      </w:r>
      <w:r w:rsidR="00C23A7E" w:rsidRPr="00482793">
        <w:rPr>
          <w:rFonts w:ascii="Times New Roman" w:eastAsia="Times New Roman" w:hAnsi="Times New Roman" w:cs="Times New Roman"/>
          <w:i/>
          <w:iCs/>
          <w:color w:val="000000"/>
          <w:sz w:val="24"/>
          <w:szCs w:val="24"/>
        </w:rPr>
        <w:t>Impatiens</w:t>
      </w:r>
      <w:r w:rsidR="00C23A7E" w:rsidRPr="00482793">
        <w:rPr>
          <w:rFonts w:ascii="Times New Roman" w:eastAsia="Times New Roman" w:hAnsi="Times New Roman" w:cs="Times New Roman"/>
          <w:color w:val="000000"/>
          <w:sz w:val="24"/>
          <w:szCs w:val="24"/>
        </w:rPr>
        <w:t xml:space="preserve"> had higher densities of leaf litter dwelling Acari </w:t>
      </w:r>
      <w:r w:rsidR="00C23A7E">
        <w:rPr>
          <w:rFonts w:ascii="Times New Roman" w:eastAsia="Times New Roman" w:hAnsi="Times New Roman" w:cs="Times New Roman"/>
          <w:color w:val="000000"/>
          <w:sz w:val="24"/>
          <w:szCs w:val="24"/>
        </w:rPr>
        <w:t xml:space="preserve">(Phylum Arthropoda, Subphylum Chelicerata) </w:t>
      </w:r>
      <w:r w:rsidR="00C23A7E" w:rsidRPr="00482793">
        <w:rPr>
          <w:rFonts w:ascii="Times New Roman" w:eastAsia="Times New Roman" w:hAnsi="Times New Roman" w:cs="Times New Roman"/>
          <w:color w:val="000000"/>
          <w:sz w:val="24"/>
          <w:szCs w:val="24"/>
        </w:rPr>
        <w:t xml:space="preserve">but did not show differences in springtail densities </w:t>
      </w:r>
      <w:r w:rsidR="00C23A7E">
        <w:rPr>
          <w:rFonts w:ascii="Times New Roman" w:eastAsia="Times New Roman" w:hAnsi="Times New Roman" w:cs="Times New Roman"/>
          <w:color w:val="000000"/>
          <w:sz w:val="24"/>
          <w:szCs w:val="24"/>
        </w:rPr>
        <w:t xml:space="preserve">(Phylum Arthropoda, Subphylum </w:t>
      </w:r>
      <w:proofErr w:type="spellStart"/>
      <w:r w:rsidR="00C23A7E">
        <w:rPr>
          <w:rFonts w:ascii="Times New Roman" w:eastAsia="Times New Roman" w:hAnsi="Times New Roman" w:cs="Times New Roman"/>
          <w:color w:val="000000"/>
          <w:sz w:val="24"/>
          <w:szCs w:val="24"/>
        </w:rPr>
        <w:t>Hexapoda</w:t>
      </w:r>
      <w:proofErr w:type="spellEnd"/>
      <w:r w:rsidR="00C23A7E">
        <w:rPr>
          <w:rFonts w:ascii="Times New Roman" w:eastAsia="Times New Roman" w:hAnsi="Times New Roman" w:cs="Times New Roman"/>
          <w:color w:val="000000"/>
          <w:sz w:val="24"/>
          <w:szCs w:val="24"/>
        </w:rPr>
        <w:t xml:space="preserve">) </w:t>
      </w:r>
      <w:r w:rsidR="00C23A7E" w:rsidRPr="00482793">
        <w:rPr>
          <w:rFonts w:ascii="Times New Roman" w:eastAsia="Times New Roman" w:hAnsi="Times New Roman" w:cs="Times New Roman"/>
          <w:color w:val="000000"/>
          <w:sz w:val="24"/>
          <w:szCs w:val="24"/>
        </w:rPr>
        <w:t>relative to leaf litter from uninvaded plots (</w:t>
      </w:r>
      <w:r w:rsidR="00C23A7E" w:rsidRPr="00482793">
        <w:rPr>
          <w:rFonts w:ascii="Times New Roman" w:eastAsia="Times New Roman" w:hAnsi="Times New Roman" w:cs="Times New Roman"/>
          <w:color w:val="000000"/>
          <w:sz w:val="24"/>
          <w:szCs w:val="24"/>
        </w:rPr>
        <w:fldChar w:fldCharType="begin"/>
      </w:r>
      <w:r w:rsidR="00C23A7E" w:rsidRPr="00482793">
        <w:rPr>
          <w:rFonts w:ascii="Times New Roman" w:eastAsia="Times New Roman" w:hAnsi="Times New Roman" w:cs="Times New Roman"/>
          <w:color w:val="000000"/>
          <w:sz w:val="24"/>
          <w:szCs w:val="24"/>
        </w:rPr>
        <w:instrText xml:space="preserve"> ADDIN ZOTERO_ITEM CSL_CITATION {"citationID":"q4LnpiLg","properties":{"formattedCitation":"(Rusterholz et al. 2014)","plainCitation":"(Rusterholz et al. 2014)","noteIndex":0},"citationItems":[{"id":1275,"uris":["http://zotero.org/users/6486635/items/G6CYP3J6"],"itemData":{"id":1275,"type":"article-journal","container-title":"Pedobiologia","DOI":"10.1016/j.pedobi.2014.07.001","ISSN":"00314056","issue":"4-6","journalAbbreviation":"Pedobiologia","language":"en","page":"285-291","source":"DOI.org (Crossref)","title":"Effects of the annual invasive plant Impatiens glandulifera on the Collembola and Acari communities in a deciduous forest","volume":"57","author":[{"family":"Rusterholz","given":"Hans-Peter"},{"family":"Salamon","given":"Jörg-Alfred"},{"family":"Ruckli","given":"Regina"},{"family":"Baur","given":"Bruno"}],"issued":{"date-parts":[["2014",11]]}}}],"schema":"https://github.com/citation-style-language/schema/raw/master/csl-citation.json"} </w:instrText>
      </w:r>
      <w:r w:rsidR="00C23A7E" w:rsidRPr="00482793">
        <w:rPr>
          <w:rFonts w:ascii="Times New Roman" w:eastAsia="Times New Roman" w:hAnsi="Times New Roman" w:cs="Times New Roman"/>
          <w:color w:val="000000"/>
          <w:sz w:val="24"/>
          <w:szCs w:val="24"/>
        </w:rPr>
        <w:fldChar w:fldCharType="separate"/>
      </w:r>
      <w:r w:rsidR="00C23A7E" w:rsidRPr="00482793">
        <w:rPr>
          <w:rFonts w:ascii="Times New Roman" w:eastAsia="Times New Roman" w:hAnsi="Times New Roman" w:cs="Times New Roman"/>
          <w:noProof/>
          <w:color w:val="000000"/>
          <w:sz w:val="24"/>
          <w:szCs w:val="24"/>
        </w:rPr>
        <w:t>Rusterholz et al. 2014)</w:t>
      </w:r>
      <w:r w:rsidR="00C23A7E" w:rsidRPr="00482793">
        <w:rPr>
          <w:rFonts w:ascii="Times New Roman" w:eastAsia="Times New Roman" w:hAnsi="Times New Roman" w:cs="Times New Roman"/>
          <w:color w:val="000000"/>
          <w:sz w:val="24"/>
          <w:szCs w:val="24"/>
        </w:rPr>
        <w:fldChar w:fldCharType="end"/>
      </w:r>
      <w:r w:rsidR="00C23A7E" w:rsidRPr="00482793">
        <w:rPr>
          <w:rFonts w:ascii="Times New Roman" w:eastAsia="Times New Roman" w:hAnsi="Times New Roman" w:cs="Times New Roman"/>
          <w:color w:val="000000"/>
          <w:sz w:val="24"/>
          <w:szCs w:val="24"/>
        </w:rPr>
        <w:t>.</w:t>
      </w:r>
      <w:r w:rsidR="00C23A7E">
        <w:rPr>
          <w:rFonts w:ascii="Times New Roman" w:eastAsia="Times New Roman" w:hAnsi="Times New Roman" w:cs="Times New Roman"/>
          <w:color w:val="000000"/>
          <w:sz w:val="24"/>
          <w:szCs w:val="24"/>
        </w:rPr>
        <w:t xml:space="preserve"> Similarly, </w:t>
      </w:r>
      <w:r w:rsidR="003E10F0">
        <w:rPr>
          <w:rFonts w:ascii="Times New Roman" w:eastAsia="Times New Roman" w:hAnsi="Times New Roman" w:cs="Times New Roman"/>
          <w:color w:val="000000"/>
          <w:sz w:val="24"/>
          <w:szCs w:val="24"/>
        </w:rPr>
        <w:t xml:space="preserve">vegetated plots containing </w:t>
      </w:r>
      <w:r w:rsidRPr="00482793">
        <w:rPr>
          <w:rFonts w:ascii="Times New Roman" w:eastAsia="Times New Roman" w:hAnsi="Times New Roman" w:cs="Times New Roman"/>
          <w:color w:val="000000"/>
          <w:sz w:val="24"/>
          <w:szCs w:val="24"/>
        </w:rPr>
        <w:t xml:space="preserve">invasive giant knotweed had reduced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isopods </w:t>
      </w:r>
      <w:r w:rsidR="00C23A7E">
        <w:rPr>
          <w:rFonts w:ascii="Times New Roman" w:eastAsia="Times New Roman" w:hAnsi="Times New Roman" w:cs="Times New Roman"/>
          <w:color w:val="000000"/>
          <w:sz w:val="24"/>
          <w:szCs w:val="24"/>
        </w:rPr>
        <w:t xml:space="preserve">(Superorder </w:t>
      </w:r>
      <w:proofErr w:type="spellStart"/>
      <w:r w:rsidR="00C23A7E">
        <w:rPr>
          <w:rFonts w:ascii="Times New Roman" w:eastAsia="Times New Roman" w:hAnsi="Times New Roman" w:cs="Times New Roman"/>
          <w:color w:val="000000"/>
          <w:sz w:val="24"/>
          <w:szCs w:val="24"/>
        </w:rPr>
        <w:t>Peracarida</w:t>
      </w:r>
      <w:proofErr w:type="spellEnd"/>
      <w:r w:rsidR="00C23A7E">
        <w:rPr>
          <w:rFonts w:ascii="Times New Roman" w:eastAsia="Times New Roman" w:hAnsi="Times New Roman" w:cs="Times New Roman"/>
          <w:color w:val="000000"/>
          <w:sz w:val="24"/>
          <w:szCs w:val="24"/>
        </w:rPr>
        <w:t xml:space="preserve">, </w:t>
      </w:r>
      <w:r w:rsidR="00C23A7E">
        <w:rPr>
          <w:rFonts w:ascii="Times New Roman" w:eastAsia="Times New Roman" w:hAnsi="Times New Roman" w:cs="Times New Roman"/>
          <w:color w:val="000000"/>
          <w:sz w:val="24"/>
          <w:szCs w:val="24"/>
        </w:rPr>
        <w:lastRenderedPageBreak/>
        <w:t xml:space="preserve">Order Isopoda) </w:t>
      </w:r>
      <w:r w:rsidRPr="00482793">
        <w:rPr>
          <w:rFonts w:ascii="Times New Roman" w:eastAsia="Times New Roman" w:hAnsi="Times New Roman" w:cs="Times New Roman"/>
          <w:color w:val="000000"/>
          <w:sz w:val="24"/>
          <w:szCs w:val="24"/>
        </w:rPr>
        <w:t xml:space="preserve">but similar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amphipods </w:t>
      </w:r>
      <w:r w:rsidR="00C23A7E">
        <w:rPr>
          <w:rFonts w:ascii="Times New Roman" w:eastAsia="Times New Roman" w:hAnsi="Times New Roman" w:cs="Times New Roman"/>
          <w:color w:val="000000"/>
          <w:sz w:val="24"/>
          <w:szCs w:val="24"/>
        </w:rPr>
        <w:t xml:space="preserve">(Superorder </w:t>
      </w:r>
      <w:proofErr w:type="spellStart"/>
      <w:r w:rsidR="00C23A7E">
        <w:rPr>
          <w:rFonts w:ascii="Times New Roman" w:eastAsia="Times New Roman" w:hAnsi="Times New Roman" w:cs="Times New Roman"/>
          <w:color w:val="000000"/>
          <w:sz w:val="24"/>
          <w:szCs w:val="24"/>
        </w:rPr>
        <w:t>Peracarida</w:t>
      </w:r>
      <w:proofErr w:type="spellEnd"/>
      <w:r w:rsidR="00C23A7E">
        <w:rPr>
          <w:rFonts w:ascii="Times New Roman" w:eastAsia="Times New Roman" w:hAnsi="Times New Roman" w:cs="Times New Roman"/>
          <w:color w:val="000000"/>
          <w:sz w:val="24"/>
          <w:szCs w:val="24"/>
        </w:rPr>
        <w:t xml:space="preserve">, Order Amphipoda) </w:t>
      </w:r>
      <w:r w:rsidRPr="00482793">
        <w:rPr>
          <w:rFonts w:ascii="Times New Roman" w:eastAsia="Times New Roman" w:hAnsi="Times New Roman" w:cs="Times New Roman"/>
          <w:color w:val="000000"/>
          <w:sz w:val="24"/>
          <w:szCs w:val="24"/>
        </w:rPr>
        <w:t>relative to uninvaded plots (</w:t>
      </w:r>
      <w:r w:rsidR="00EC3FF2" w:rsidRPr="00482793">
        <w:rPr>
          <w:rFonts w:ascii="Times New Roman" w:eastAsia="Times New Roman" w:hAnsi="Times New Roman" w:cs="Times New Roman"/>
          <w:color w:val="000000"/>
          <w:sz w:val="24"/>
          <w:szCs w:val="24"/>
        </w:rPr>
        <w:fldChar w:fldCharType="begin"/>
      </w:r>
      <w:r w:rsidR="00777A4F">
        <w:rPr>
          <w:rFonts w:ascii="Times New Roman" w:eastAsia="Times New Roman" w:hAnsi="Times New Roman" w:cs="Times New Roman"/>
          <w:color w:val="000000"/>
          <w:sz w:val="24"/>
          <w:szCs w:val="24"/>
        </w:rPr>
        <w:instrText xml:space="preserve"> ADDIN ZOTERO_ITEM CSL_CITATION {"citationID":"ENFL8bgC","properties":{"formattedCitation":"(Kappes et al. 2007)","plainCitation":"(Kappes et al. 2007)","dontUpdate":true,"noteIndex":0},"citationItems":[{"id":1274,"uris":["http://zotero.org/users/6486635/items/YQMKNKV6"],"itemData":{"id":1274,"type":"article-journal","container-title":"Ecosystems","DOI":"10.1007/s10021-007-9052-9","ISSN":"1432-9840, 1435-0629","issue":"5","journalAbbreviation":"Ecosystems","language":"en","page":"734-744","source":"DOI.org (Crossref)","title":"Changes in Different Trophic Levels of Litter-dwelling Macrofauna Associated with Giant Knotweed Invasion","volume":"10","author":[{"family":"Kappes","given":"Heike"},{"family":"Lay","given":"Rebecca"},{"family":"Topp","given":"Werner"}],"issued":{"date-parts":[["2007",10,4]]}}}],"schema":"https://github.com/citation-style-language/schema/raw/master/csl-citation.json"} </w:instrText>
      </w:r>
      <w:r w:rsidR="00EC3FF2"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Kappes et al. 2007)</w:t>
      </w:r>
      <w:r w:rsidR="00EC3FF2"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w:t>
      </w:r>
      <w:r w:rsidR="009C2910">
        <w:rPr>
          <w:rFonts w:ascii="Times New Roman" w:eastAsia="Times New Roman" w:hAnsi="Times New Roman" w:cs="Times New Roman"/>
          <w:color w:val="000000"/>
          <w:sz w:val="24"/>
          <w:szCs w:val="24"/>
        </w:rPr>
        <w:t xml:space="preserve">The detritivore-specific impacts on growth we observed indicates that we observed variation within the Subclass </w:t>
      </w:r>
      <w:proofErr w:type="spellStart"/>
      <w:r w:rsidR="009C2910">
        <w:rPr>
          <w:rFonts w:ascii="Times New Roman" w:eastAsia="Times New Roman" w:hAnsi="Times New Roman" w:cs="Times New Roman"/>
          <w:color w:val="000000"/>
          <w:sz w:val="24"/>
          <w:szCs w:val="24"/>
        </w:rPr>
        <w:t>Vetigrastropoda</w:t>
      </w:r>
      <w:proofErr w:type="spellEnd"/>
      <w:r w:rsidR="009C2910">
        <w:rPr>
          <w:rFonts w:ascii="Times New Roman" w:eastAsia="Times New Roman" w:hAnsi="Times New Roman" w:cs="Times New Roman"/>
          <w:color w:val="000000"/>
          <w:sz w:val="24"/>
          <w:szCs w:val="24"/>
        </w:rPr>
        <w:t>.</w:t>
      </w:r>
      <w:r w:rsidRPr="00482793">
        <w:rPr>
          <w:rFonts w:ascii="Times New Roman" w:eastAsia="Times New Roman" w:hAnsi="Times New Roman" w:cs="Times New Roman"/>
          <w:color w:val="000000"/>
          <w:sz w:val="24"/>
          <w:szCs w:val="24"/>
        </w:rPr>
        <w:t xml:space="preserve"> </w:t>
      </w:r>
    </w:p>
    <w:p w14:paraId="498EC6FE" w14:textId="73462771" w:rsidR="000D2614" w:rsidRPr="00482793" w:rsidRDefault="006E6FD3" w:rsidP="004628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tritus from i</w:t>
      </w:r>
      <w:r w:rsidR="009942BA" w:rsidRPr="00482793">
        <w:rPr>
          <w:rFonts w:ascii="Times New Roman" w:hAnsi="Times New Roman" w:cs="Times New Roman"/>
          <w:sz w:val="24"/>
          <w:szCs w:val="24"/>
        </w:rPr>
        <w:t xml:space="preserve">nvasive plants could have </w:t>
      </w:r>
      <w:r w:rsidR="009C2910">
        <w:rPr>
          <w:rFonts w:ascii="Times New Roman" w:hAnsi="Times New Roman" w:cs="Times New Roman"/>
          <w:sz w:val="24"/>
          <w:szCs w:val="24"/>
        </w:rPr>
        <w:t xml:space="preserve">within-Subclass, </w:t>
      </w:r>
      <w:r w:rsidR="009942BA" w:rsidRPr="00482793">
        <w:rPr>
          <w:rFonts w:ascii="Times New Roman" w:hAnsi="Times New Roman" w:cs="Times New Roman"/>
          <w:sz w:val="24"/>
          <w:szCs w:val="24"/>
        </w:rPr>
        <w:t xml:space="preserve">detritivore-specific impacts </w:t>
      </w:r>
      <w:r>
        <w:rPr>
          <w:rFonts w:ascii="Times New Roman" w:hAnsi="Times New Roman" w:cs="Times New Roman"/>
          <w:sz w:val="24"/>
          <w:szCs w:val="24"/>
        </w:rPr>
        <w:t xml:space="preserve">in the presence of native detritus </w:t>
      </w:r>
      <w:r w:rsidR="009942BA" w:rsidRPr="00482793">
        <w:rPr>
          <w:rFonts w:ascii="Times New Roman" w:hAnsi="Times New Roman" w:cs="Times New Roman"/>
          <w:sz w:val="24"/>
          <w:szCs w:val="24"/>
        </w:rPr>
        <w:t xml:space="preserve">via several pathways. First, detritivores may differ in their attraction to or preference for detritus from </w:t>
      </w:r>
      <w:r>
        <w:rPr>
          <w:rFonts w:ascii="Times New Roman" w:hAnsi="Times New Roman" w:cs="Times New Roman"/>
          <w:sz w:val="24"/>
          <w:szCs w:val="24"/>
        </w:rPr>
        <w:t>invasive</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plants</w:t>
      </w:r>
      <w:r w:rsidR="00CC7C75" w:rsidRPr="00482793">
        <w:rPr>
          <w:rFonts w:ascii="Times New Roman" w:hAnsi="Times New Roman" w:cs="Times New Roman"/>
          <w:sz w:val="24"/>
          <w:szCs w:val="24"/>
        </w:rPr>
        <w:t xml:space="preserve"> </w:t>
      </w:r>
      <w:r w:rsidR="00CC7C75" w:rsidRPr="00482793">
        <w:rPr>
          <w:rFonts w:ascii="Times New Roman" w:hAnsi="Times New Roman" w:cs="Times New Roman"/>
          <w:sz w:val="24"/>
          <w:szCs w:val="24"/>
        </w:rPr>
        <w:fldChar w:fldCharType="begin"/>
      </w:r>
      <w:r w:rsidR="00CC7C75" w:rsidRPr="00482793">
        <w:rPr>
          <w:rFonts w:ascii="Times New Roman" w:hAnsi="Times New Roman" w:cs="Times New Roman"/>
          <w:sz w:val="24"/>
          <w:szCs w:val="24"/>
        </w:rPr>
        <w:instrText xml:space="preserve"> ADDIN ZOTERO_ITEM CSL_CITATION {"citationID":"KrlYUXGe","properties":{"formattedCitation":"(Mews et al. 2006)","plainCitation":"(Mews et al. 2006)","noteIndex":0},"citationItems":[{"id":289,"uris":["http://zotero.org/users/6486635/items/ISN5N8K3"],"itemData":{"id":289,"type":"article-journal","abstract":"The fate of subtidally drifting macrophytal detritus after its deposition ashore was studied based on short-term mass loss effects and species composition of beach-cast detritus. Different species of macroalgae and seagrass varied in both physical and microbial decay, as well as faunal decomposition rates. Their preferred status as food for detritivorous amphipods also varied. Thus, beach-cast detritus changed in species composition during detritus aging. Estimated turnover rates, based on daily input rates and mass loss rates, ranged from &lt;1 d for Nereocystis luetkeana, Macrocystis integrifolia and Ulva spp. to roughly 30 d for Fucus spp. and Phyllospadix spp. Thus, the dynamics of nutrient fluxes within the marine–terrestrial ecotone depends not only on the spatial distribution and amount of beach-cast detritus, but also on its species composition.","container-title":"Marine Ecology Progress Series","DOI":"10.3354/meps328155","ISSN":"0171-8630, 1616-1599","journalAbbreviation":"Mar. Ecol. Prog. Ser.","language":"en","page":"155-160","source":"DOI.org (Crossref)","title":"Species-specific decomposition rates of beach-cast wrack in Barkley Sound, British Columbia, Canada","volume":"328","author":[{"family":"Mews","given":"M"},{"family":"Zimmer","given":"M"},{"family":"Jelinski","given":"De"}],"issued":{"date-parts":[["2006",12,20]]}}}],"schema":"https://github.com/citation-style-language/schema/raw/master/csl-citation.json"} </w:instrText>
      </w:r>
      <w:r w:rsidR="00CC7C7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Mews et al. 2006)</w:t>
      </w:r>
      <w:r w:rsidR="00CC7C7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because both </w:t>
      </w:r>
      <w:proofErr w:type="gramStart"/>
      <w:r w:rsidR="0002021F" w:rsidRPr="00482793">
        <w:rPr>
          <w:rFonts w:ascii="Times New Roman" w:hAnsi="Times New Roman" w:cs="Times New Roman"/>
          <w:sz w:val="24"/>
          <w:szCs w:val="24"/>
        </w:rPr>
        <w:t>Red</w:t>
      </w:r>
      <w:proofErr w:type="gramEnd"/>
      <w:r w:rsidR="0002021F"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abalone and </w:t>
      </w:r>
      <w:r w:rsidR="0002021F"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s strongly preferred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in choice assays, the differing impact of a mixed diet of detrital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and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on their performance was likely unrelated to behavioral differences that resulted in consumption of proportionally different amounts of invasive detritus. Second, detritivores may be differentially impacted by how detritus from invasive plants modifies abiotic conditions</w:t>
      </w:r>
      <w:r w:rsidR="001F6BC2" w:rsidRPr="00482793">
        <w:rPr>
          <w:rFonts w:ascii="Times New Roman" w:hAnsi="Times New Roman" w:cs="Times New Roman"/>
          <w:sz w:val="24"/>
          <w:szCs w:val="24"/>
        </w:rPr>
        <w:t xml:space="preserve"> </w:t>
      </w:r>
      <w:r w:rsidR="001F6BC2"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2phuqXm6","properties":{"formattedCitation":"(Rodil et al. 2008)","plainCitation":"(Rodil et al. 2008)","noteIndex":0},"citationItems":[{"id":31,"uris":["http://zotero.org/users/6486635/items/6MFIF2H4"],"itemData":{"id":31,"type":"article-journal","abstract":"Many sandy beaches worldwide receive large amounts of drift seaweed, known as wrack, from offshore algal beds and closer rocky intertidal shores. Despite the important influence of algal wrack on macrofaunal assemblages from different coastal systems, relatively little attention has been paid to the macrofaunal responses in sandy beaches to macrophyte wrack supplies. Algal wrack is a key resource, i.e. for food and/or refuge, for beach invertebrates while its availability can affect diversity and abundance of intertidal animals including shorebirds, but the role of certain types of wrack and its location on the shore has not been examined experimentally to date. In this paper, we use experimental manipulation of two species of brown seaweeds, i.e. artificial wrack patches made up of the native macroalgae Saccorhiza polyschides and the invasive species Sargassum muticum, to test hypotheses about influences on macrofaunal assemblages inhabiting the drift line and supratidal levels of exposed beaches. Results pointed out that different types of wrack deposits were not used uniformly by invertebrates. Nutritional value differed between the two species of wrack. In most cases, the carbohydrates, lipids and organic carbon content were greater in patches of S. muticum than in patches of S. polyschides. Data also provided evidences that nutritional content and microclimatic conditions of wrack deposits, i.e. temperature and humidity, might affect macrofaunal assemblages.","container-title":"Journal of Experimental Marine Biology and Ecology","language":"en","page":"1-13","source":"Zotero","title":"Differential effects of native and invasive algal wrack on macrofaunal assemblages inhabiting exposed sandy beaches","volume":"358","author":[{"family":"Rodil","given":"Iván F"},{"family":"Olabarria","given":"Celia"},{"family":"Lastra","given":"Mariano"},{"family":"López","given":"Jesús"}],"issued":{"date-parts":[["2008"]]}}}],"schema":"https://github.com/citation-style-language/schema/raw/master/csl-citation.json"} </w:instrText>
      </w:r>
      <w:r w:rsidR="001F6BC2"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Rodil et al. 2008)</w:t>
      </w:r>
      <w:r w:rsidR="001F6BC2"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For example, invasive seaweeds may release allelopathic chemicals into seawater or may modify abiotic factors like pH or oxygen</w:t>
      </w:r>
      <w:r w:rsidR="003A33AA" w:rsidRPr="00482793">
        <w:rPr>
          <w:rFonts w:ascii="Times New Roman" w:hAnsi="Times New Roman" w:cs="Times New Roman"/>
          <w:sz w:val="24"/>
          <w:szCs w:val="24"/>
        </w:rPr>
        <w:t xml:space="preserve"> </w:t>
      </w:r>
      <w:r w:rsidR="009A2835"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0GKtzO5R","properties":{"formattedCitation":"(Lapointe et al. 2018)","plainCitation":"(Lapointe et al. 2018)","noteIndex":0},"citationItems":[{"id":1312,"uris":["http://zotero.org/users/6486635/items/5W4HXAAA"],"itemData":{"id":1312,"type":"chapter","container-title":"Harmful Algal Blooms","edition":"1","ISBN":"978-1-118-99467-2","language":"en","note":"DOI: 10.1002/9781118994672.ch15","page":"515-560","publisher":"Wiley","source":"DOI.org (Crossref)","title":"Harmful macroalgal blooms in a changing world: Causes, impacts, and management","title-short":"Harmful Macroalgal Blooms in a Changing World","URL":"https://onlinelibrary.wiley.com/doi/10.1002/9781118994672.ch15","editor":[{"family":"Shumway","given":"Sandra E."},{"family":"Burkholder","given":"JoAnn M."},{"family":"Morton","given":"Steve L."}],"author":[{"family":"Lapointe","given":"Brian E."},{"family":"Burkholder","given":"JoAnn M."},{"family":"Van Alstyne","given":"Kathryn L."}],"accessed":{"date-parts":[["2023",10,29]]},"issued":{"date-parts":[["2018",7,2]]}}}],"schema":"https://github.com/citation-style-language/schema/raw/master/csl-citation.json"} </w:instrText>
      </w:r>
      <w:r w:rsidR="009A283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Lapointe et al. 2018)</w:t>
      </w:r>
      <w:r w:rsidR="009A283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w:t>
      </w:r>
      <w:r w:rsidR="00D10493" w:rsidRPr="00482793">
        <w:rPr>
          <w:rFonts w:ascii="Times New Roman" w:hAnsi="Times New Roman" w:cs="Times New Roman"/>
          <w:sz w:val="24"/>
          <w:szCs w:val="24"/>
        </w:rPr>
        <w:t xml:space="preserve">this shouldn’t lead to detritivore specificity </w:t>
      </w:r>
      <w:r w:rsidR="009942BA" w:rsidRPr="00482793">
        <w:rPr>
          <w:rFonts w:ascii="Times New Roman" w:hAnsi="Times New Roman" w:cs="Times New Roman"/>
          <w:sz w:val="24"/>
          <w:szCs w:val="24"/>
        </w:rPr>
        <w:t xml:space="preserve">as they would likely have a general impact on </w:t>
      </w:r>
      <w:r>
        <w:rPr>
          <w:rFonts w:ascii="Times New Roman" w:hAnsi="Times New Roman" w:cs="Times New Roman"/>
          <w:sz w:val="24"/>
          <w:szCs w:val="24"/>
        </w:rPr>
        <w:t>both</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snails</w:t>
      </w:r>
      <w:r w:rsidR="00D10493"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Finally, detritivores may differ in post-</w:t>
      </w:r>
      <w:proofErr w:type="spellStart"/>
      <w:r w:rsidR="009942BA" w:rsidRPr="00482793">
        <w:rPr>
          <w:rFonts w:ascii="Times New Roman" w:hAnsi="Times New Roman" w:cs="Times New Roman"/>
          <w:sz w:val="24"/>
          <w:szCs w:val="24"/>
        </w:rPr>
        <w:t>ingestive</w:t>
      </w:r>
      <w:proofErr w:type="spellEnd"/>
      <w:r w:rsidR="009942BA" w:rsidRPr="00482793">
        <w:rPr>
          <w:rFonts w:ascii="Times New Roman" w:hAnsi="Times New Roman" w:cs="Times New Roman"/>
          <w:sz w:val="24"/>
          <w:szCs w:val="24"/>
        </w:rPr>
        <w:t xml:space="preserve"> processes that influence their ability to assimilate or detoxify detritus from invasive plants</w:t>
      </w:r>
      <w:r w:rsidR="001449EF" w:rsidRPr="00482793">
        <w:rPr>
          <w:rFonts w:ascii="Times New Roman" w:hAnsi="Times New Roman" w:cs="Times New Roman"/>
          <w:sz w:val="24"/>
          <w:szCs w:val="24"/>
        </w:rPr>
        <w:t xml:space="preserve"> </w:t>
      </w:r>
      <w:r w:rsidR="001449EF" w:rsidRPr="00482793">
        <w:rPr>
          <w:rFonts w:ascii="Times New Roman" w:hAnsi="Times New Roman" w:cs="Times New Roman"/>
          <w:sz w:val="24"/>
          <w:szCs w:val="24"/>
        </w:rPr>
        <w:fldChar w:fldCharType="begin"/>
      </w:r>
      <w:r w:rsidR="00786F19" w:rsidRPr="00482793">
        <w:rPr>
          <w:rFonts w:ascii="Times New Roman" w:hAnsi="Times New Roman" w:cs="Times New Roman"/>
          <w:sz w:val="24"/>
          <w:szCs w:val="24"/>
        </w:rPr>
        <w:instrText xml:space="preserve"> ADDIN ZOTERO_ITEM CSL_CITATION {"citationID":"Af1bHIqS","properties":{"formattedCitation":"(Frost et al. 2005)","plainCitation":"(Frost et al. 2005)","noteIndex":0},"citationItems":[{"id":1281,"uris":["http://zotero.org/users/6486635/items/2LJ6FXFR"],"itemData":{"id":1281,"type":"article-journal","abstract":"The relative supply of energy and elements available to organisms in the environment has strong effects on their physiology, which, in turn, can alter important ecological processes. Here we consider how resource imbalances affect three basic physiological processes common to all organisms: elemental uptake, incorporation, and release. We review recent research that addresses these core issues (uptake, incorporation, and release) as they relate to elemental homeostasis in autotrophs and heterotrophs. Our review shows the importance that organism elemental homeostasis plays in determining the types of physiological processes used to acquire, assemble, store, and release biogenic elements, which are found in widely varying ratios in the environment. Future research should examine the degree to which organisms assess their internal nutritional composition and that of their food sources within a multiple elemental and biochemical context. Also, scientists should explore if and how the stoichiometry of cellular and molecular responses underlying nutrient (elemental and biochemical) acquisition, incorporation, and release depends on the nutritional composition of food resources. These types of queries will further improve our understanding of the physiological processing of primary elements involved in growth, reproduction, and maintenance of organisms.","container-title":"Oikos","DOI":"10.1111/j.0030-1299.2005.14049.x","ISSN":"0030-1299, 1600-0706","issue":"1","journalAbbreviation":"Oikos","language":"en","page":"18-28","source":"DOI.org (Crossref)","title":"Are you what you eat? Physiological constraints on organismal stoichiometry in an elementally imbalanced world","title-short":"Are you what you eat?","volume":"109","author":[{"family":"Frost","given":"Paul C."},{"family":"Evans‐White","given":"Michelle A."},{"family":"Finkel","given":"Zoe V."},{"family":"Jensen","given":"Thomas C."},{"family":"Matzek","given":"Virginia"}],"issued":{"date-parts":[["2005",4]]}}}],"schema":"https://github.com/citation-style-language/schema/raw/master/csl-citation.json"} </w:instrText>
      </w:r>
      <w:r w:rsidR="001449EF"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Frost et al. 2005)</w:t>
      </w:r>
      <w:r w:rsidR="001449EF"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This appears likely in our system because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only diets suppressed</w:t>
      </w:r>
      <w:r w:rsidR="0002021F" w:rsidRPr="00482793">
        <w:rPr>
          <w:rFonts w:ascii="Times New Roman" w:hAnsi="Times New Roman" w:cs="Times New Roman"/>
          <w:sz w:val="24"/>
          <w:szCs w:val="24"/>
        </w:rPr>
        <w:t xml:space="preserve"> </w:t>
      </w:r>
      <w:proofErr w:type="gramStart"/>
      <w:r w:rsidR="0002021F" w:rsidRPr="00482793">
        <w:rPr>
          <w:rFonts w:ascii="Times New Roman" w:hAnsi="Times New Roman" w:cs="Times New Roman"/>
          <w:sz w:val="24"/>
          <w:szCs w:val="24"/>
        </w:rPr>
        <w:t>Red</w:t>
      </w:r>
      <w:proofErr w:type="gramEnd"/>
      <w:r w:rsidR="009942BA" w:rsidRPr="00482793">
        <w:rPr>
          <w:rFonts w:ascii="Times New Roman" w:hAnsi="Times New Roman" w:cs="Times New Roman"/>
          <w:sz w:val="24"/>
          <w:szCs w:val="24"/>
        </w:rPr>
        <w:t xml:space="preserve"> abalone but enhanced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 growth. Interestingly, because both snails preferred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this apparent post-ingestion impact </w:t>
      </w:r>
      <w:r>
        <w:rPr>
          <w:rFonts w:ascii="Times New Roman" w:hAnsi="Times New Roman" w:cs="Times New Roman"/>
          <w:sz w:val="24"/>
          <w:szCs w:val="24"/>
        </w:rPr>
        <w:t xml:space="preserve">in mixed diet treatments </w:t>
      </w:r>
      <w:r w:rsidR="009942BA" w:rsidRPr="00482793">
        <w:rPr>
          <w:rFonts w:ascii="Times New Roman" w:hAnsi="Times New Roman" w:cs="Times New Roman"/>
          <w:sz w:val="24"/>
          <w:szCs w:val="24"/>
        </w:rPr>
        <w:t xml:space="preserve">was associated with a relatively small amount of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sidRPr="00482793">
        <w:rPr>
          <w:rFonts w:ascii="Times New Roman" w:hAnsi="Times New Roman" w:cs="Times New Roman"/>
          <w:sz w:val="24"/>
          <w:szCs w:val="24"/>
        </w:rPr>
        <w:t>Th</w:t>
      </w:r>
      <w:r>
        <w:rPr>
          <w:rFonts w:ascii="Times New Roman" w:hAnsi="Times New Roman" w:cs="Times New Roman"/>
          <w:sz w:val="24"/>
          <w:szCs w:val="24"/>
        </w:rPr>
        <w:t>is</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suggests that a)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positively impacted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urban snails</w:t>
      </w:r>
      <w:r w:rsidRPr="006E6FD3">
        <w:rPr>
          <w:rFonts w:ascii="Times New Roman"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it </w:t>
      </w:r>
      <w:r w:rsidRPr="00482793">
        <w:rPr>
          <w:rFonts w:ascii="Times New Roman" w:hAnsi="Times New Roman" w:cs="Times New Roman"/>
          <w:sz w:val="24"/>
          <w:szCs w:val="24"/>
        </w:rPr>
        <w:t>provided a key limiting nutrient</w:t>
      </w:r>
      <w:r>
        <w:rPr>
          <w:rFonts w:ascii="Times New Roman" w:hAnsi="Times New Roman" w:cs="Times New Roman"/>
          <w:sz w:val="24"/>
          <w:szCs w:val="24"/>
        </w:rPr>
        <w:t xml:space="preserve"> for Turban snails)</w:t>
      </w:r>
      <w:r w:rsidR="009942BA" w:rsidRPr="00482793">
        <w:rPr>
          <w:rFonts w:ascii="Times New Roman" w:hAnsi="Times New Roman" w:cs="Times New Roman"/>
          <w:sz w:val="24"/>
          <w:szCs w:val="24"/>
        </w:rPr>
        <w:t xml:space="preserve">, b)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negatively impacted </w:t>
      </w:r>
      <w:r w:rsidR="0002021F" w:rsidRPr="00482793">
        <w:rPr>
          <w:rFonts w:ascii="Times New Roman" w:hAnsi="Times New Roman" w:cs="Times New Roman"/>
          <w:sz w:val="24"/>
          <w:szCs w:val="24"/>
        </w:rPr>
        <w:t xml:space="preserve">Red </w:t>
      </w:r>
      <w:r w:rsidR="009942BA" w:rsidRPr="00482793">
        <w:rPr>
          <w:rFonts w:ascii="Times New Roman" w:hAnsi="Times New Roman" w:cs="Times New Roman"/>
          <w:sz w:val="24"/>
          <w:szCs w:val="24"/>
        </w:rPr>
        <w:t>abalone</w:t>
      </w:r>
      <w:r>
        <w:rPr>
          <w:rFonts w:ascii="Times New Roman" w:hAnsi="Times New Roman" w:cs="Times New Roman"/>
          <w:sz w:val="24"/>
          <w:szCs w:val="24"/>
        </w:rPr>
        <w:t xml:space="preserve"> (e.g. it was toxic to Red abalone)</w:t>
      </w:r>
      <w:r w:rsidR="009942BA" w:rsidRPr="00482793">
        <w:rPr>
          <w:rFonts w:ascii="Times New Roman" w:hAnsi="Times New Roman" w:cs="Times New Roman"/>
          <w:sz w:val="24"/>
          <w:szCs w:val="24"/>
        </w:rPr>
        <w:t>, or both.</w:t>
      </w:r>
      <w:r w:rsidR="000D2614" w:rsidRPr="00482793">
        <w:rPr>
          <w:rFonts w:ascii="Times New Roman" w:hAnsi="Times New Roman" w:cs="Times New Roman"/>
          <w:sz w:val="24"/>
          <w:szCs w:val="24"/>
        </w:rPr>
        <w:t xml:space="preserve"> </w:t>
      </w:r>
    </w:p>
    <w:p w14:paraId="576CEADF" w14:textId="4B3D7C56" w:rsidR="00B520D9" w:rsidRPr="00482793" w:rsidRDefault="009942BA"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In addition to direct effects on detritivore performance, shifts in detrital subsidies may shape recipient primary producer communities indirectly</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3786" w:rsidRPr="00482793">
        <w:rPr>
          <w:rFonts w:ascii="Times New Roman" w:hAnsi="Times New Roman" w:cs="Times New Roman"/>
          <w:sz w:val="24"/>
          <w:szCs w:val="24"/>
        </w:rPr>
        <w:instrText xml:space="preserve"> ADDIN ZOTERO_ITEM CSL_CITATION {"citationID":"Z9V3kCzO","properties":{"formattedCitation":"(David et al. 2017)","plainCitation":"(David et al. 2017)","noteIndex":0},"citationItems":[{"id":1288,"uris":["http://zotero.org/users/6486635/items/TWLI55AT"],"itemData":{"id":1288,"type":"chapter","abstract":"We review empirical studies on how bioinvasions alter food webs and how a food-web perspective may change their prediction and management. Predation is found to underlie the most spectacular damage in invaded systems, sometimes cascading down to primary producers. Indirect trophic effects (exploitative and apparent competition) also affect native species, but rarely provoke extinctions, while invaders often have positive bottom-up effects on higher trophic levels. As a result of these trophic interactions, and of nontrophic ones such as mutualisms or ecosystem engineering, invasions can profoundly modify the structure of the entire food web. While few studies have been undertaken at this scale, those that have highlight how network properties such as species richness, phenotypic diversity, and functional diversity, limit the likelihood and impacts of invasions by saturating niche space. Vulnerable communities have unsaturated niche space mainly because of evolutionary history in isolation (islands), dispersal limitation, or anthropogenic disturbance. Evolution also modulates the insertion of invaders into a food web. Exotics and natives are evolutionarily new to one another, and invasion tends to retain alien species that happen to have advantage over residents in trophic interactions. Resident species, therefore, often rapidly evolve traits to better tolerate or exploit invaders—a process that may eventually restore more balanced food webs and prevent extinctions. We discuss how network-based principles might guide management policies to better live with invaders, rather than to undertake the daunting (and often illusory) task of eradicating them one by one.","container-title":"Advances in Ecological Research","ISBN":"978-0-12-804338-7","language":"en","note":"DOI: 10.1016/bs.aecr.2016.10.001","page":"1-60","publisher":"Elsevier","source":"DOI.org (Crossref)","title":"Impacts of Invasive Species on Food Webs","URL":"https://linkinghub.elsevier.com/retrieve/pii/S0065250416300502","volume":"56","author":[{"family":"David","given":"P."},{"family":"Thébault","given":"E."},{"family":"Anneville","given":"O."},{"family":"Duyck","given":"P.-F."},{"family":"Chapuis","given":"E."},{"family":"Loeuille","given":"N."}],"accessed":{"date-parts":[["2023",10,27]]},"issued":{"date-parts":[["2017"]]}}}],"schema":"https://github.com/citation-style-language/schema/raw/master/csl-citation.json"} </w:instrText>
      </w:r>
      <w:r w:rsidR="00773786"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avid et al. 2017)</w:t>
      </w:r>
      <w:r w:rsidR="00773786"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For example, </w:t>
      </w:r>
      <w:r w:rsidRPr="00482793">
        <w:rPr>
          <w:rFonts w:ascii="Times New Roman" w:hAnsi="Times New Roman" w:cs="Times New Roman"/>
          <w:sz w:val="24"/>
          <w:szCs w:val="24"/>
        </w:rPr>
        <w:lastRenderedPageBreak/>
        <w:t xml:space="preserve">replacing detritus from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to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ncreased feeding on foods made from native seaweeds in intertidal habitats, but only on the most preferred seaweed (</w:t>
      </w:r>
      <w:proofErr w:type="gramStart"/>
      <w:r w:rsidRPr="00482793">
        <w:rPr>
          <w:rFonts w:ascii="Times New Roman" w:hAnsi="Times New Roman" w:cs="Times New Roman"/>
          <w:sz w:val="24"/>
          <w:szCs w:val="24"/>
        </w:rPr>
        <w:t>i.e</w:t>
      </w:r>
      <w:r w:rsidR="00010B1C" w:rsidRPr="00482793">
        <w:rPr>
          <w:rFonts w:ascii="Times New Roman" w:hAnsi="Times New Roman" w:cs="Times New Roman"/>
          <w:sz w:val="24"/>
          <w:szCs w:val="24"/>
        </w:rPr>
        <w:t>.</w:t>
      </w:r>
      <w:proofErr w:type="gramEnd"/>
      <w:r w:rsidRPr="00482793">
        <w:rPr>
          <w:rFonts w:ascii="Times New Roman" w:hAnsi="Times New Roman" w:cs="Times New Roman"/>
          <w:sz w:val="24"/>
          <w:szCs w:val="24"/>
        </w:rPr>
        <w:t xml:space="preserve"> </w:t>
      </w:r>
      <w:r w:rsidRPr="00482793">
        <w:rPr>
          <w:rFonts w:ascii="Times New Roman" w:hAnsi="Times New Roman" w:cs="Times New Roman"/>
          <w:i/>
          <w:iCs/>
          <w:sz w:val="24"/>
          <w:szCs w:val="24"/>
        </w:rPr>
        <w:t>S</w:t>
      </w:r>
      <w:r w:rsidR="009C2910">
        <w:rPr>
          <w:rFonts w:ascii="Times New Roman" w:hAnsi="Times New Roman" w:cs="Times New Roman"/>
          <w:i/>
          <w:iCs/>
          <w:sz w:val="24"/>
          <w:szCs w:val="24"/>
        </w:rPr>
        <w:t>ilvetia</w:t>
      </w:r>
      <w:r w:rsidR="009C2910" w:rsidRPr="00482793">
        <w:rPr>
          <w:rFonts w:ascii="Times New Roman" w:hAnsi="Times New Roman" w:cs="Times New Roman"/>
          <w:i/>
          <w:iCs/>
          <w:sz w:val="24"/>
          <w:szCs w:val="24"/>
        </w:rPr>
        <w:t xml:space="preserve"> </w:t>
      </w:r>
      <w:r w:rsidR="00773786" w:rsidRPr="00482793">
        <w:rPr>
          <w:rFonts w:ascii="Times New Roman" w:hAnsi="Times New Roman" w:cs="Times New Roman"/>
          <w:i/>
          <w:iCs/>
          <w:sz w:val="24"/>
          <w:szCs w:val="24"/>
        </w:rPr>
        <w:t>compressa</w:t>
      </w:r>
      <w:r w:rsidRPr="00482793">
        <w:rPr>
          <w:rFonts w:ascii="Times New Roman" w:hAnsi="Times New Roman" w:cs="Times New Roman"/>
          <w:sz w:val="24"/>
          <w:szCs w:val="24"/>
        </w:rPr>
        <w:t>). We hypothesize that when detrital shifts involve a reduction in detritus palatability like this, consumers in recipient habitats will increase consumption of more palatable living, native plants/seaweeds. Because the relative palatability of non-native and native seaweeds is variable (</w:t>
      </w:r>
      <w:r w:rsidR="00773786" w:rsidRPr="00482793">
        <w:rPr>
          <w:rFonts w:ascii="Times New Roman" w:hAnsi="Times New Roman" w:cs="Times New Roman"/>
          <w:sz w:val="24"/>
          <w:szCs w:val="24"/>
        </w:rPr>
        <w:t>e.g.,</w:t>
      </w:r>
      <w:r w:rsidRPr="00482793">
        <w:rPr>
          <w:rFonts w:ascii="Times New Roman" w:hAnsi="Times New Roman" w:cs="Times New Roman"/>
          <w:sz w:val="24"/>
          <w:szCs w:val="24"/>
        </w:rPr>
        <w:t xml:space="preserve"> arthropods feeding on red seaweeds display a preference for native </w:t>
      </w:r>
      <w:r w:rsidR="00773786" w:rsidRPr="00482793">
        <w:rPr>
          <w:rFonts w:ascii="Times New Roman" w:hAnsi="Times New Roman" w:cs="Times New Roman"/>
          <w:sz w:val="24"/>
          <w:szCs w:val="24"/>
        </w:rPr>
        <w:t>species,</w:t>
      </w:r>
      <w:r w:rsidRPr="00482793">
        <w:rPr>
          <w:rFonts w:ascii="Times New Roman" w:hAnsi="Times New Roman" w:cs="Times New Roman"/>
          <w:sz w:val="24"/>
          <w:szCs w:val="24"/>
        </w:rPr>
        <w:t xml:space="preserve"> but </w:t>
      </w:r>
      <w:r w:rsidR="00773786" w:rsidRPr="00482793">
        <w:rPr>
          <w:rFonts w:ascii="Times New Roman" w:hAnsi="Times New Roman" w:cs="Times New Roman"/>
          <w:sz w:val="24"/>
          <w:szCs w:val="24"/>
        </w:rPr>
        <w:t>mollusks</w:t>
      </w:r>
      <w:r w:rsidRPr="00482793">
        <w:rPr>
          <w:rFonts w:ascii="Times New Roman" w:hAnsi="Times New Roman" w:cs="Times New Roman"/>
          <w:sz w:val="24"/>
          <w:szCs w:val="24"/>
        </w:rPr>
        <w:t xml:space="preserve"> do not</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j0mSMJuE","properties":{"formattedCitation":"(Swantje et al. 2017)","plainCitation":"(Swantje et al. 2017)","dontUpdate":true,"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773786"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wantje et al. 2017)</w:t>
      </w:r>
      <w:r w:rsidR="00773786" w:rsidRPr="00482793">
        <w:rPr>
          <w:rFonts w:ascii="Times New Roman" w:hAnsi="Times New Roman" w:cs="Times New Roman"/>
          <w:sz w:val="24"/>
          <w:szCs w:val="24"/>
        </w:rPr>
        <w:fldChar w:fldCharType="end"/>
      </w:r>
      <w:r w:rsidR="00773786" w:rsidRPr="00482793">
        <w:rPr>
          <w:rFonts w:ascii="Times New Roman" w:hAnsi="Times New Roman" w:cs="Times New Roman"/>
          <w:sz w:val="24"/>
          <w:szCs w:val="24"/>
        </w:rPr>
        <w:t xml:space="preserve">, </w:t>
      </w:r>
      <w:r w:rsidRPr="00482793">
        <w:rPr>
          <w:rFonts w:ascii="Times New Roman" w:hAnsi="Times New Roman" w:cs="Times New Roman"/>
          <w:sz w:val="24"/>
          <w:szCs w:val="24"/>
        </w:rPr>
        <w:t>it may continue to be challenging to predict the impacts of detrital shifts on recipient communities. Further, because these plants or seaweeds also differ in their palatability, detrital shifts may have plant or seaweed-specific impacts.</w:t>
      </w:r>
    </w:p>
    <w:p w14:paraId="3AED98CE" w14:textId="2F3A5B48" w:rsidR="00B520D9" w:rsidRDefault="009942BA" w:rsidP="004628A7">
      <w:pPr>
        <w:spacing w:line="480" w:lineRule="auto"/>
        <w:ind w:firstLine="720"/>
        <w:jc w:val="both"/>
        <w:rPr>
          <w:rFonts w:ascii="Times New Roman" w:eastAsia="Times New Roman" w:hAnsi="Times New Roman" w:cs="Times New Roman"/>
          <w:color w:val="000000"/>
          <w:sz w:val="24"/>
          <w:szCs w:val="24"/>
        </w:rPr>
      </w:pPr>
      <w:r w:rsidRPr="00482793">
        <w:rPr>
          <w:rFonts w:ascii="Times New Roman" w:hAnsi="Times New Roman" w:cs="Times New Roman"/>
          <w:sz w:val="24"/>
          <w:szCs w:val="24"/>
        </w:rPr>
        <w:t xml:space="preserve">Such impacts may be particularly common for </w:t>
      </w:r>
      <w:r w:rsidRPr="00482793">
        <w:rPr>
          <w:rFonts w:ascii="Times New Roman" w:eastAsia="Times New Roman" w:hAnsi="Times New Roman" w:cs="Times New Roman"/>
          <w:color w:val="000000"/>
          <w:sz w:val="24"/>
          <w:szCs w:val="24"/>
        </w:rPr>
        <w:t xml:space="preserve">rocky shore consumers that directly and indirectly affect community dynamics and structure by influencing seaweed abundance, diversity, and productivity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4MDp3eEL","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ousa 1984, Aquilino and Stachowicz 2012, Rhoades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Therefore, changing wrack that shifts consumption onto habitat-forming species like </w:t>
      </w:r>
      <w:r w:rsidRPr="00482793">
        <w:rPr>
          <w:rFonts w:ascii="Times New Roman" w:eastAsia="Times New Roman" w:hAnsi="Times New Roman" w:cs="Times New Roman"/>
          <w:i/>
          <w:iCs/>
          <w:color w:val="000000"/>
          <w:sz w:val="24"/>
          <w:szCs w:val="24"/>
        </w:rPr>
        <w:t xml:space="preserve">S. </w:t>
      </w:r>
      <w:commentRangeStart w:id="24"/>
      <w:proofErr w:type="spellStart"/>
      <w:r w:rsidRPr="00482793">
        <w:rPr>
          <w:rFonts w:ascii="Times New Roman" w:eastAsia="Times New Roman" w:hAnsi="Times New Roman" w:cs="Times New Roman"/>
          <w:i/>
          <w:iCs/>
          <w:color w:val="000000"/>
          <w:sz w:val="24"/>
          <w:szCs w:val="24"/>
        </w:rPr>
        <w:t>compressa</w:t>
      </w:r>
      <w:commentRangeEnd w:id="24"/>
      <w:proofErr w:type="spellEnd"/>
      <w:r w:rsidR="00F2790F">
        <w:rPr>
          <w:rStyle w:val="CommentReference"/>
        </w:rPr>
        <w:commentReference w:id="24"/>
      </w:r>
      <w:r w:rsidRPr="00482793">
        <w:rPr>
          <w:rFonts w:ascii="Times New Roman" w:eastAsia="Times New Roman" w:hAnsi="Times New Roman" w:cs="Times New Roman"/>
          <w:i/>
          <w:iCs/>
          <w:color w:val="000000"/>
          <w:sz w:val="24"/>
          <w:szCs w:val="24"/>
        </w:rPr>
        <w:t xml:space="preserve">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OrieoVL2","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apper and Murray 2003, Whitaker et al. 2010, Graham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may have additional community level impacts. For example, </w:t>
      </w:r>
      <w:r w:rsidRPr="00482793">
        <w:rPr>
          <w:rFonts w:ascii="Times New Roman" w:eastAsia="Times New Roman" w:hAnsi="Times New Roman" w:cs="Times New Roman"/>
          <w:i/>
          <w:iCs/>
          <w:color w:val="000000"/>
          <w:sz w:val="24"/>
          <w:szCs w:val="24"/>
        </w:rPr>
        <w:t xml:space="preserve">S. compressa </w:t>
      </w:r>
      <w:r w:rsidRPr="00482793">
        <w:rPr>
          <w:rFonts w:ascii="Times New Roman" w:eastAsia="Times New Roman" w:hAnsi="Times New Roman" w:cs="Times New Roman"/>
          <w:color w:val="000000"/>
          <w:sz w:val="24"/>
          <w:szCs w:val="24"/>
        </w:rPr>
        <w:t xml:space="preserve">understories inhabited by diverse algae, sessile and mobile invertebrate communities that are protected from desiccation during tidal emersion will suffer from </w:t>
      </w:r>
      <w:r w:rsidRPr="00482793">
        <w:rPr>
          <w:rFonts w:ascii="Times New Roman" w:eastAsia="Times New Roman" w:hAnsi="Times New Roman" w:cs="Times New Roman"/>
          <w:i/>
          <w:iCs/>
          <w:color w:val="000000"/>
          <w:sz w:val="24"/>
          <w:szCs w:val="24"/>
        </w:rPr>
        <w:t>Silvetia</w:t>
      </w:r>
      <w:r w:rsidRPr="00482793">
        <w:rPr>
          <w:rFonts w:ascii="Times New Roman" w:eastAsia="Times New Roman" w:hAnsi="Times New Roman" w:cs="Times New Roman"/>
          <w:color w:val="000000"/>
          <w:sz w:val="24"/>
          <w:szCs w:val="24"/>
        </w:rPr>
        <w:t xml:space="preserve"> reductions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dontUpdate":true,"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Pr="00482793">
        <w:rPr>
          <w:rFonts w:ascii="Times New Roman" w:eastAsia="Times New Roman" w:hAnsi="Times New Roman" w:cs="Times New Roman"/>
          <w:noProof/>
          <w:color w:val="000000"/>
          <w:sz w:val="24"/>
          <w:szCs w:val="24"/>
        </w:rPr>
        <w:t>(Sapper and Murray 2003, Truong et al. in review)</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w:t>
      </w:r>
    </w:p>
    <w:p w14:paraId="02B170E2" w14:textId="4E89CD54" w:rsidR="00A62B95" w:rsidRDefault="003B5987" w:rsidP="004628A7">
      <w:pPr>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though our native benthic seaweed assay including consumers with a preference for Kelp (Turban snails), a preference for Devilweed (Hermit crabs), or a lack of a preference for these two wrack species (</w:t>
      </w:r>
      <w:r w:rsidR="009374C0">
        <w:rPr>
          <w:rFonts w:ascii="Times New Roman" w:eastAsia="Times New Roman" w:hAnsi="Times New Roman" w:cs="Times New Roman"/>
          <w:color w:val="000000"/>
          <w:sz w:val="24"/>
          <w:szCs w:val="24"/>
        </w:rPr>
        <w:t>Striped</w:t>
      </w:r>
      <w:r>
        <w:rPr>
          <w:rFonts w:ascii="Times New Roman" w:eastAsia="Times New Roman" w:hAnsi="Times New Roman" w:cs="Times New Roman"/>
          <w:color w:val="000000"/>
          <w:sz w:val="24"/>
          <w:szCs w:val="24"/>
        </w:rPr>
        <w:t xml:space="preserve"> shore crabs), replacing Kelp with Devilweed reduced grazing on </w:t>
      </w:r>
      <w:proofErr w:type="spellStart"/>
      <w:r>
        <w:rPr>
          <w:rFonts w:ascii="Times New Roman" w:eastAsia="Times New Roman" w:hAnsi="Times New Roman" w:cs="Times New Roman"/>
          <w:color w:val="000000"/>
          <w:sz w:val="24"/>
          <w:szCs w:val="24"/>
        </w:rPr>
        <w:t>wrack</w:t>
      </w:r>
      <w:proofErr w:type="spellEnd"/>
      <w:r>
        <w:rPr>
          <w:rFonts w:ascii="Times New Roman" w:eastAsia="Times New Roman" w:hAnsi="Times New Roman" w:cs="Times New Roman"/>
          <w:color w:val="000000"/>
          <w:sz w:val="24"/>
          <w:szCs w:val="24"/>
        </w:rPr>
        <w:t xml:space="preserve"> and shifted grazing onto </w:t>
      </w:r>
      <w:commentRangeStart w:id="25"/>
      <w:proofErr w:type="spellStart"/>
      <w:r w:rsidR="00A62B95" w:rsidRPr="00A62B95">
        <w:rPr>
          <w:rFonts w:ascii="Times New Roman" w:eastAsia="Times New Roman" w:hAnsi="Times New Roman" w:cs="Times New Roman"/>
          <w:i/>
          <w:iCs/>
          <w:color w:val="000000"/>
          <w:sz w:val="24"/>
          <w:szCs w:val="24"/>
          <w:rPrChange w:id="26" w:author="Jeremy Long" w:date="2023-11-11T09:22:00Z">
            <w:rPr>
              <w:rFonts w:ascii="Times New Roman" w:eastAsia="Times New Roman" w:hAnsi="Times New Roman" w:cs="Times New Roman"/>
              <w:color w:val="000000"/>
              <w:sz w:val="24"/>
              <w:szCs w:val="24"/>
            </w:rPr>
          </w:rPrChange>
        </w:rPr>
        <w:t>Silvetia</w:t>
      </w:r>
      <w:commentRangeEnd w:id="25"/>
      <w:proofErr w:type="spellEnd"/>
      <w:r w:rsidR="00F2790F">
        <w:rPr>
          <w:rStyle w:val="CommentReference"/>
        </w:rPr>
        <w:commentReference w:id="25"/>
      </w:r>
      <w:r w:rsidR="00A62B95">
        <w:rPr>
          <w:rFonts w:ascii="Times New Roman" w:eastAsia="Times New Roman" w:hAnsi="Times New Roman" w:cs="Times New Roman"/>
          <w:color w:val="000000"/>
          <w:sz w:val="24"/>
          <w:szCs w:val="24"/>
        </w:rPr>
        <w:t xml:space="preserve"> for this consumer assemblage. This shift could be explained simply by Turban snails shifting onto native benthic seaweeds when they were offered a less preferred </w:t>
      </w:r>
      <w:r w:rsidR="00A62B95">
        <w:rPr>
          <w:rFonts w:ascii="Times New Roman" w:eastAsia="Times New Roman" w:hAnsi="Times New Roman" w:cs="Times New Roman"/>
          <w:color w:val="000000"/>
          <w:sz w:val="24"/>
          <w:szCs w:val="24"/>
        </w:rPr>
        <w:lastRenderedPageBreak/>
        <w:t>wrack species. Additionally, interactions with heterospecific consumers may have modified consumption in this assay.</w:t>
      </w:r>
    </w:p>
    <w:p w14:paraId="79BCDFBC" w14:textId="23F99738" w:rsidR="008D2B40" w:rsidRPr="00482793" w:rsidRDefault="008D2B40"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 xml:space="preserve">Although a complete replacement of giant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is unlikely,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s expected to continue to invade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forests, and subsequently, change wrack </w:t>
      </w:r>
      <w:commentRangeStart w:id="27"/>
      <w:r w:rsidRPr="00482793">
        <w:rPr>
          <w:rFonts w:ascii="Times New Roman" w:hAnsi="Times New Roman" w:cs="Times New Roman"/>
          <w:sz w:val="24"/>
          <w:szCs w:val="24"/>
        </w:rPr>
        <w:t>composition</w:t>
      </w:r>
      <w:commentRangeEnd w:id="27"/>
      <w:r w:rsidR="00F2790F">
        <w:rPr>
          <w:rStyle w:val="CommentReference"/>
        </w:rPr>
        <w:commentReference w:id="27"/>
      </w:r>
      <w:r w:rsidRPr="00482793">
        <w:rPr>
          <w:rFonts w:ascii="Times New Roman" w:hAnsi="Times New Roman" w:cs="Times New Roman"/>
          <w:sz w:val="24"/>
          <w:szCs w:val="24"/>
        </w:rPr>
        <w:t xml:space="preserve">. In addition to encountering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as detritus, intertidal consumers are increasingly co-occurring with living, benthic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For </w:t>
      </w:r>
      <w:r w:rsidR="00915E74" w:rsidRPr="00482793">
        <w:rPr>
          <w:rFonts w:ascii="Times New Roman" w:hAnsi="Times New Roman" w:cs="Times New Roman"/>
          <w:sz w:val="24"/>
          <w:szCs w:val="24"/>
        </w:rPr>
        <w:t>instance</w:t>
      </w:r>
      <w:r w:rsidRPr="00482793">
        <w:rPr>
          <w:rFonts w:ascii="Times New Roman" w:hAnsi="Times New Roman" w:cs="Times New Roman"/>
          <w:sz w:val="24"/>
          <w:szCs w:val="24"/>
        </w:rPr>
        <w:t xml:space="preserve">,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has been found in lower intertidal zones in Todos Santos Bay, Baja California, Mexico </w:t>
      </w:r>
      <w:r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NF0irr4Z","properties":{"formattedCitation":"(Cruz-Trejo et al. 2015)","plainCitation":"(Cruz-Trejo et al. 2015)","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Cruz-Trejo et al. 2015)</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and more recently in high to low intertidal pools in San Clemente and San Nicolas Islands (Pollard et al., in prep). This is of special concern in areas inhabited by recovering Black abalone populations such as San Nicolas </w:t>
      </w:r>
      <w:commentRangeStart w:id="28"/>
      <w:r w:rsidRPr="00482793">
        <w:rPr>
          <w:rFonts w:ascii="Times New Roman" w:hAnsi="Times New Roman" w:cs="Times New Roman"/>
          <w:sz w:val="24"/>
          <w:szCs w:val="24"/>
        </w:rPr>
        <w:t>Island</w:t>
      </w:r>
      <w:commentRangeEnd w:id="28"/>
      <w:r w:rsidR="00F2790F">
        <w:rPr>
          <w:rStyle w:val="CommentReference"/>
        </w:rPr>
        <w:commentReference w:id="28"/>
      </w:r>
      <w:r w:rsidRPr="00482793">
        <w:rPr>
          <w:rFonts w:ascii="Times New Roman" w:hAnsi="Times New Roman" w:cs="Times New Roman"/>
          <w:sz w:val="24"/>
          <w:szCs w:val="24"/>
        </w:rPr>
        <w:t>.</w:t>
      </w:r>
    </w:p>
    <w:p w14:paraId="273A9867" w14:textId="16B1CAC9" w:rsidR="009942BA" w:rsidRPr="00482793" w:rsidRDefault="001E74C1"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Considerable</w:t>
      </w:r>
      <w:r w:rsidR="00AB59CB" w:rsidRPr="00482793">
        <w:rPr>
          <w:rFonts w:ascii="Times New Roman" w:hAnsi="Times New Roman" w:cs="Times New Roman"/>
          <w:sz w:val="24"/>
          <w:szCs w:val="24"/>
        </w:rPr>
        <w:t xml:space="preserve"> progress has been made </w:t>
      </w:r>
      <w:r w:rsidRPr="00482793">
        <w:rPr>
          <w:rFonts w:ascii="Times New Roman" w:hAnsi="Times New Roman" w:cs="Times New Roman"/>
          <w:sz w:val="24"/>
          <w:szCs w:val="24"/>
        </w:rPr>
        <w:t xml:space="preserve">in the study of resource subsidies and consumer interactions, however, the diversity and extraordinary nature of these events continue to pose a challenge to identifying and understanding general patterns </w:t>
      </w:r>
      <w:r w:rsidRPr="00482793">
        <w:rPr>
          <w:rFonts w:ascii="Times New Roman" w:hAnsi="Times New Roman" w:cs="Times New Roman"/>
          <w:sz w:val="24"/>
          <w:szCs w:val="24"/>
        </w:rPr>
        <w:fldChar w:fldCharType="begin"/>
      </w:r>
      <w:r w:rsidRPr="00482793">
        <w:rPr>
          <w:rFonts w:ascii="Times New Roman" w:hAnsi="Times New Roman" w:cs="Times New Roman"/>
          <w:sz w:val="24"/>
          <w:szCs w:val="24"/>
        </w:rPr>
        <w:instrText xml:space="preserve"> ADDIN ZOTERO_ITEM CSL_CITATION {"citationID":"9QEnYBT1","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Yang et al. 2010)</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Consumer-specific impacts may prevent the identification of a single, unifying theory about how plant invasions influence detritivores and may suggest limited usefulness of HFA and </w:t>
      </w:r>
      <w:r w:rsidR="00010B1C" w:rsidRPr="00482793">
        <w:rPr>
          <w:rFonts w:ascii="Times New Roman" w:hAnsi="Times New Roman" w:cs="Times New Roman"/>
          <w:sz w:val="24"/>
          <w:szCs w:val="24"/>
        </w:rPr>
        <w:t>P</w:t>
      </w:r>
      <w:r w:rsidR="009942BA" w:rsidRPr="00482793">
        <w:rPr>
          <w:rFonts w:ascii="Times New Roman" w:hAnsi="Times New Roman" w:cs="Times New Roman"/>
          <w:sz w:val="24"/>
          <w:szCs w:val="24"/>
        </w:rPr>
        <w:t xml:space="preserve">rey </w:t>
      </w:r>
      <w:r w:rsidR="00010B1C" w:rsidRPr="00482793">
        <w:rPr>
          <w:rFonts w:ascii="Times New Roman" w:eastAsia="Times New Roman" w:hAnsi="Times New Roman" w:cs="Times New Roman"/>
          <w:sz w:val="24"/>
          <w:szCs w:val="24"/>
        </w:rPr>
        <w:t>Naiveté</w:t>
      </w:r>
      <w:r w:rsidR="009942BA" w:rsidRPr="00482793">
        <w:rPr>
          <w:rFonts w:ascii="Times New Roman" w:hAnsi="Times New Roman" w:cs="Times New Roman"/>
          <w:sz w:val="24"/>
          <w:szCs w:val="24"/>
        </w:rPr>
        <w:t>. Such specificity could lead to contrasting results within and between studies. For example, two meta-analyses were unable to agree about the impact of invasive plants on detritivores, with one study finding positive and one study finding negative effects</w:t>
      </w:r>
      <w:r w:rsidR="00EB75EE" w:rsidRPr="00482793">
        <w:rPr>
          <w:rFonts w:ascii="Times New Roman" w:hAnsi="Times New Roman" w:cs="Times New Roman"/>
          <w:sz w:val="24"/>
          <w:szCs w:val="24"/>
        </w:rPr>
        <w:t>.</w:t>
      </w:r>
      <w:r w:rsidR="00025AE0" w:rsidRPr="00482793">
        <w:rPr>
          <w:rFonts w:ascii="Times New Roman" w:hAnsi="Times New Roman" w:cs="Times New Roman"/>
          <w:sz w:val="24"/>
          <w:szCs w:val="24"/>
        </w:rPr>
        <w:t xml:space="preserve"> Our results did not find strong evidence to support either side, rather, we highlight the importance of species-specific responses to novel subsidies and potential indirect effects on recipient communities.</w:t>
      </w:r>
      <w:r w:rsidR="00AB59CB" w:rsidRPr="00482793">
        <w:rPr>
          <w:rFonts w:ascii="Times New Roman" w:hAnsi="Times New Roman" w:cs="Times New Roman"/>
          <w:sz w:val="24"/>
          <w:szCs w:val="24"/>
        </w:rPr>
        <w:t xml:space="preserve"> </w:t>
      </w:r>
    </w:p>
    <w:p w14:paraId="1F5027BC" w14:textId="3108AFBB" w:rsidR="0080007F" w:rsidRPr="00482793" w:rsidRDefault="0080007F" w:rsidP="004628A7">
      <w:pPr>
        <w:spacing w:line="480" w:lineRule="auto"/>
        <w:jc w:val="both"/>
        <w:rPr>
          <w:rFonts w:ascii="Times New Roman" w:eastAsia="Times New Roman" w:hAnsi="Times New Roman" w:cs="Times New Roman"/>
          <w:sz w:val="24"/>
          <w:szCs w:val="24"/>
        </w:rPr>
      </w:pPr>
    </w:p>
    <w:p w14:paraId="6CC2C321" w14:textId="4AD501A2" w:rsidR="009B7C87" w:rsidRPr="00482793" w:rsidRDefault="008F6DA9"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Acknowledgements </w:t>
      </w:r>
    </w:p>
    <w:p w14:paraId="2F41E5F0" w14:textId="661876A0" w:rsidR="008F6DA9" w:rsidRPr="00482793" w:rsidRDefault="0076401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hanks to the Navy Marine Ecology Consortium for </w:t>
      </w:r>
      <w:r w:rsidR="00AD58CE">
        <w:rPr>
          <w:rFonts w:ascii="Times New Roman" w:eastAsia="Times New Roman" w:hAnsi="Times New Roman" w:cs="Times New Roman"/>
          <w:sz w:val="24"/>
          <w:szCs w:val="24"/>
        </w:rPr>
        <w:t xml:space="preserve">facilitating </w:t>
      </w:r>
      <w:r w:rsidRPr="00482793">
        <w:rPr>
          <w:rFonts w:ascii="Times New Roman" w:eastAsia="Times New Roman" w:hAnsi="Times New Roman" w:cs="Times New Roman"/>
          <w:sz w:val="24"/>
          <w:szCs w:val="24"/>
        </w:rPr>
        <w:t>access to San Nicolas Island</w:t>
      </w:r>
      <w:r w:rsidR="00AD58CE">
        <w:rPr>
          <w:rFonts w:ascii="Times New Roman" w:eastAsia="Times New Roman" w:hAnsi="Times New Roman" w:cs="Times New Roman"/>
          <w:sz w:val="24"/>
          <w:szCs w:val="24"/>
        </w:rPr>
        <w:t xml:space="preserve"> field sites. </w:t>
      </w:r>
      <w:r w:rsidRPr="00482793">
        <w:rPr>
          <w:rFonts w:ascii="Times New Roman" w:eastAsia="Times New Roman" w:hAnsi="Times New Roman" w:cs="Times New Roman"/>
          <w:sz w:val="24"/>
          <w:szCs w:val="24"/>
        </w:rPr>
        <w:t>Matthew</w:t>
      </w:r>
      <w:r w:rsidR="00AD58CE">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Sato, Mackenna Denton, Samantha Folger, Summer Wheeler, Bria Gorman, </w:t>
      </w:r>
      <w:r w:rsidRPr="00482793">
        <w:rPr>
          <w:rFonts w:ascii="Times New Roman" w:eastAsia="Times New Roman" w:hAnsi="Times New Roman" w:cs="Times New Roman"/>
          <w:sz w:val="24"/>
          <w:szCs w:val="24"/>
        </w:rPr>
        <w:lastRenderedPageBreak/>
        <w:t xml:space="preserve">Sydney Height, Jacob Dioli, and Rania </w:t>
      </w:r>
      <w:proofErr w:type="spellStart"/>
      <w:r w:rsidRPr="00482793">
        <w:rPr>
          <w:rFonts w:ascii="Times New Roman" w:eastAsia="Times New Roman" w:hAnsi="Times New Roman" w:cs="Times New Roman"/>
          <w:sz w:val="24"/>
          <w:szCs w:val="24"/>
        </w:rPr>
        <w:t>Abualjis</w:t>
      </w:r>
      <w:proofErr w:type="spellEnd"/>
      <w:r w:rsidRPr="00482793">
        <w:rPr>
          <w:rFonts w:ascii="Times New Roman" w:eastAsia="Times New Roman" w:hAnsi="Times New Roman" w:cs="Times New Roman"/>
          <w:sz w:val="24"/>
          <w:szCs w:val="24"/>
        </w:rPr>
        <w:t xml:space="preserve"> provided field and lab assistance. This project was supported by funding</w:t>
      </w:r>
      <w:r w:rsidR="00A963DC" w:rsidRPr="00482793">
        <w:rPr>
          <w:rFonts w:ascii="Times New Roman" w:eastAsia="Times New Roman" w:hAnsi="Times New Roman" w:cs="Times New Roman"/>
          <w:sz w:val="24"/>
          <w:szCs w:val="24"/>
        </w:rPr>
        <w:t xml:space="preserve"> from the U.S. Navy (Cooperative agreement </w:t>
      </w:r>
      <w:r w:rsidR="00A963DC" w:rsidRPr="00482793">
        <w:rPr>
          <w:rFonts w:ascii="Times New Roman" w:hAnsi="Times New Roman" w:cs="Times New Roman"/>
          <w:sz w:val="24"/>
          <w:szCs w:val="24"/>
        </w:rPr>
        <w:t>N62473-19-2-0007).</w:t>
      </w:r>
      <w:r w:rsidR="00A963DC"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R. DeSantiago was supported by </w:t>
      </w:r>
      <w:r w:rsidR="00AD58CE">
        <w:rPr>
          <w:rFonts w:ascii="Times New Roman" w:eastAsia="Times New Roman" w:hAnsi="Times New Roman" w:cs="Times New Roman"/>
          <w:sz w:val="24"/>
          <w:szCs w:val="24"/>
        </w:rPr>
        <w:t>the</w:t>
      </w:r>
      <w:r w:rsidRPr="00482793">
        <w:rPr>
          <w:rFonts w:ascii="Times New Roman" w:eastAsia="Times New Roman" w:hAnsi="Times New Roman" w:cs="Times New Roman"/>
          <w:sz w:val="24"/>
          <w:szCs w:val="24"/>
        </w:rPr>
        <w:t xml:space="preserve"> </w:t>
      </w:r>
      <w:r w:rsidR="00AD58CE">
        <w:rPr>
          <w:rFonts w:ascii="Times New Roman" w:eastAsia="Times New Roman" w:hAnsi="Times New Roman" w:cs="Times New Roman"/>
          <w:sz w:val="24"/>
          <w:szCs w:val="24"/>
        </w:rPr>
        <w:t>National Science Foundation</w:t>
      </w:r>
      <w:r w:rsidRPr="00482793">
        <w:rPr>
          <w:rFonts w:ascii="Times New Roman" w:eastAsia="Times New Roman" w:hAnsi="Times New Roman" w:cs="Times New Roman"/>
          <w:sz w:val="24"/>
          <w:szCs w:val="24"/>
        </w:rPr>
        <w:t xml:space="preserve"> Graduate Research Fellowship</w:t>
      </w:r>
      <w:r w:rsidR="00AD58CE">
        <w:rPr>
          <w:rFonts w:ascii="Times New Roman" w:eastAsia="Times New Roman" w:hAnsi="Times New Roman" w:cs="Times New Roman"/>
          <w:sz w:val="24"/>
          <w:szCs w:val="24"/>
        </w:rPr>
        <w:t xml:space="preserve"> Program</w:t>
      </w:r>
      <w:r w:rsidR="00010B1C" w:rsidRPr="00482793">
        <w:rPr>
          <w:rFonts w:ascii="Times New Roman" w:eastAsia="Times New Roman" w:hAnsi="Times New Roman" w:cs="Times New Roman"/>
          <w:sz w:val="24"/>
          <w:szCs w:val="24"/>
        </w:rPr>
        <w:t>.</w:t>
      </w:r>
    </w:p>
    <w:p w14:paraId="5981F23B" w14:textId="77777777" w:rsidR="00DD6797" w:rsidRPr="00482793" w:rsidRDefault="00DD6797" w:rsidP="004628A7">
      <w:pPr>
        <w:spacing w:line="480" w:lineRule="auto"/>
        <w:jc w:val="both"/>
        <w:rPr>
          <w:rFonts w:ascii="Times New Roman" w:eastAsia="Times New Roman" w:hAnsi="Times New Roman" w:cs="Times New Roman"/>
          <w:sz w:val="24"/>
          <w:szCs w:val="24"/>
        </w:rPr>
      </w:pPr>
    </w:p>
    <w:p w14:paraId="691BA578" w14:textId="0D230096" w:rsidR="0080007F" w:rsidRPr="00482793" w:rsidRDefault="00FD3481" w:rsidP="004628A7">
      <w:pPr>
        <w:spacing w:line="480" w:lineRule="auto"/>
        <w:jc w:val="both"/>
        <w:rPr>
          <w:rFonts w:ascii="Times New Roman" w:eastAsia="Times New Roman" w:hAnsi="Times New Roman" w:cs="Times New Roman"/>
          <w:b/>
          <w:bCs/>
          <w:sz w:val="24"/>
          <w:szCs w:val="24"/>
        </w:rPr>
      </w:pPr>
      <w:commentRangeStart w:id="29"/>
      <w:r w:rsidRPr="00482793">
        <w:rPr>
          <w:rFonts w:ascii="Times New Roman" w:eastAsia="Times New Roman" w:hAnsi="Times New Roman" w:cs="Times New Roman"/>
          <w:b/>
          <w:bCs/>
          <w:sz w:val="24"/>
          <w:szCs w:val="24"/>
        </w:rPr>
        <w:t>References</w:t>
      </w:r>
      <w:commentRangeEnd w:id="29"/>
      <w:r w:rsidR="001E20F8">
        <w:rPr>
          <w:rStyle w:val="CommentReference"/>
        </w:rPr>
        <w:commentReference w:id="29"/>
      </w:r>
      <w:r w:rsidRPr="00482793">
        <w:rPr>
          <w:rFonts w:ascii="Times New Roman" w:eastAsia="Times New Roman" w:hAnsi="Times New Roman" w:cs="Times New Roman"/>
          <w:b/>
          <w:bCs/>
          <w:sz w:val="24"/>
          <w:szCs w:val="24"/>
        </w:rPr>
        <w:t xml:space="preserve"> </w:t>
      </w:r>
    </w:p>
    <w:p w14:paraId="4F234DA6" w14:textId="77777777" w:rsidR="00777A4F" w:rsidRPr="00777A4F" w:rsidRDefault="005F477C" w:rsidP="00777A4F">
      <w:pPr>
        <w:pStyle w:val="Bibliography"/>
      </w:pPr>
      <w:r w:rsidRPr="00482793">
        <w:rPr>
          <w:rFonts w:eastAsia="Times New Roman"/>
          <w:sz w:val="24"/>
          <w:szCs w:val="24"/>
        </w:rPr>
        <w:fldChar w:fldCharType="begin"/>
      </w:r>
      <w:r w:rsidR="00592A8B" w:rsidRPr="00482793">
        <w:rPr>
          <w:rFonts w:eastAsia="Times New Roman"/>
          <w:sz w:val="24"/>
          <w:szCs w:val="24"/>
        </w:rPr>
        <w:instrText xml:space="preserve"> ADDIN ZOTERO_BIBL {"uncited":[],"omitted":[],"custom":[]} CSL_BIBLIOGRAPHY </w:instrText>
      </w:r>
      <w:r w:rsidRPr="00482793">
        <w:rPr>
          <w:rFonts w:eastAsia="Times New Roman"/>
          <w:sz w:val="24"/>
          <w:szCs w:val="24"/>
        </w:rPr>
        <w:fldChar w:fldCharType="separate"/>
      </w:r>
      <w:r w:rsidR="00777A4F" w:rsidRPr="00777A4F">
        <w:t>Altstatt, J., R. Ambrose, J. Engle, P. Haaker, K. Lafferty, and P. Raimondi. 1996. Recent declines of black abalone Haliotis cracherodii on the mainland coast of central California. Marine Ecology Progress Series 142:185–192.</w:t>
      </w:r>
    </w:p>
    <w:p w14:paraId="1866B82B" w14:textId="77777777" w:rsidR="00777A4F" w:rsidRPr="00777A4F" w:rsidRDefault="00777A4F" w:rsidP="00777A4F">
      <w:pPr>
        <w:pStyle w:val="Bibliography"/>
      </w:pPr>
      <w:r w:rsidRPr="00777A4F">
        <w:t>Aquilino, K., M. Coulbourne, and J. Stachowicz. 2012. Mixed species diets enhance the growth of two rocky intertidal herbivores. Marine Ecology Progress Series 468:179–189.</w:t>
      </w:r>
    </w:p>
    <w:p w14:paraId="37B3FB73" w14:textId="77777777" w:rsidR="00777A4F" w:rsidRPr="00777A4F" w:rsidRDefault="00777A4F" w:rsidP="00777A4F">
      <w:pPr>
        <w:pStyle w:val="Bibliography"/>
      </w:pPr>
      <w:r w:rsidRPr="00777A4F">
        <w:t>Aquilino, K. M., and J. J. Stachowicz. 2012. Seaweed richness and herbivory increase rate of community recovery from disturbance. Ecology 93:879–890.</w:t>
      </w:r>
    </w:p>
    <w:p w14:paraId="0EC23C9A" w14:textId="77777777" w:rsidR="00777A4F" w:rsidRPr="00777A4F" w:rsidRDefault="00777A4F" w:rsidP="00777A4F">
      <w:pPr>
        <w:pStyle w:val="Bibliography"/>
      </w:pPr>
      <w:r w:rsidRPr="00777A4F">
        <w:t>Ault, J. S. 2009. Some quantitative aspects of reproduction and growth of red abalone, Haliotis rufescens, Swainson. Journal of the World Mariculture Society 16:398–425.</w:t>
      </w:r>
    </w:p>
    <w:p w14:paraId="4C9BA0E8" w14:textId="77777777" w:rsidR="00777A4F" w:rsidRPr="00777A4F" w:rsidRDefault="00777A4F" w:rsidP="00777A4F">
      <w:pPr>
        <w:pStyle w:val="Bibliography"/>
      </w:pPr>
      <w:r w:rsidRPr="00777A4F">
        <w:t>Baldwin, J., J. P. Elias, R. M. G. Wells, and D. A. Donovan. 2007. Energy metabolism in the tropical abalone, Haliotis asinina Linné: Comparisons with temperate abalone species. Journal of Experimental Marine Biology and Ecology 342:213–225.</w:t>
      </w:r>
    </w:p>
    <w:p w14:paraId="0978D0A2" w14:textId="77777777" w:rsidR="00777A4F" w:rsidRPr="00777A4F" w:rsidRDefault="00777A4F" w:rsidP="00777A4F">
      <w:pPr>
        <w:pStyle w:val="Bibliography"/>
      </w:pPr>
      <w:r w:rsidRPr="00777A4F">
        <w:t>Barry, J. P., and M. J. Ehret. 1993. Diet, food preference, and algal availability for fishes and crabs on intertidal reef communities in southern California. Environmental Biology of Fishes 37:75–95.</w:t>
      </w:r>
    </w:p>
    <w:p w14:paraId="7AE87CFD" w14:textId="77777777" w:rsidR="00777A4F" w:rsidRPr="00777A4F" w:rsidRDefault="00777A4F" w:rsidP="00777A4F">
      <w:pPr>
        <w:pStyle w:val="Bibliography"/>
      </w:pPr>
      <w:r w:rsidRPr="00777A4F">
        <w:t>Bolser, R. C., and M. E. Hay. 1996. Are tropical plants better defended? Palatability and defenses of temperate vs. tropical Seaweeds. Ecology 77:2269–2286.</w:t>
      </w:r>
    </w:p>
    <w:p w14:paraId="440FE135" w14:textId="77777777" w:rsidR="00777A4F" w:rsidRPr="00777A4F" w:rsidRDefault="00777A4F" w:rsidP="00777A4F">
      <w:pPr>
        <w:pStyle w:val="Bibliography"/>
      </w:pPr>
      <w:r w:rsidRPr="00777A4F">
        <w:t xml:space="preserve">Bustamante, R. H., G. M. Branch, S. Eekhout, B. Robertson, P. Zoutendyk, M. Schleyer, A. Dye, N. Hanekom, D. Keats, M. Jurd, and C. McQuaid. 1995. Gradients of intertidal </w:t>
      </w:r>
      <w:r w:rsidRPr="00777A4F">
        <w:lastRenderedPageBreak/>
        <w:t>primary productivity around the coast of South Africa and their relationships with consumer biomass. Oecologia 102:189–201.</w:t>
      </w:r>
    </w:p>
    <w:p w14:paraId="303F8C4A" w14:textId="77777777" w:rsidR="00777A4F" w:rsidRPr="00777A4F" w:rsidRDefault="00777A4F" w:rsidP="00777A4F">
      <w:pPr>
        <w:pStyle w:val="Bibliography"/>
      </w:pPr>
      <w:r w:rsidRPr="00777A4F">
        <w:t>Collins, S. F., and C. V. Baxter. 2014. Heterogeneity of riparian habitats mediates responses of terrestrial arthropods to a subsidy of Pacific salmon carcasses. Ecosphere 5:1–14.</w:t>
      </w:r>
    </w:p>
    <w:p w14:paraId="10F5CB27" w14:textId="77777777" w:rsidR="00777A4F" w:rsidRPr="00777A4F" w:rsidRDefault="00777A4F" w:rsidP="00777A4F">
      <w:pPr>
        <w:pStyle w:val="Bibliography"/>
      </w:pPr>
      <w:r w:rsidRPr="00777A4F">
        <w:t>Cruz-Trejo, G. I., S. E. Ibarra-Obando, L. E. Aguilar-Rosas, M. Poumian-Tapia, and E. Solana-Arellano. 2015. Presence of Sargassum horneri at Todos Santos Bay, Baja California, Mexico: Its effects on the local macroalgae community. American Journal of Plant Sciences 06:2693–2707.</w:t>
      </w:r>
    </w:p>
    <w:p w14:paraId="407F4998" w14:textId="77777777" w:rsidR="00777A4F" w:rsidRPr="00777A4F" w:rsidRDefault="00777A4F" w:rsidP="00777A4F">
      <w:pPr>
        <w:pStyle w:val="Bibliography"/>
      </w:pPr>
      <w:r w:rsidRPr="00777A4F">
        <w:t>David, P., E. Thébault, O. Anneville, P.-F. Duyck, E. Chapuis, and N. Loeuille. 2017. Impacts of Invasive Species on Food Webs. Pages 1–60 Advances in Ecological Research. Elsevier.</w:t>
      </w:r>
    </w:p>
    <w:p w14:paraId="6E372F6C" w14:textId="77777777" w:rsidR="00777A4F" w:rsidRPr="00777A4F" w:rsidRDefault="00777A4F" w:rsidP="00777A4F">
      <w:pPr>
        <w:pStyle w:val="Bibliography"/>
      </w:pPr>
      <w:r w:rsidRPr="00777A4F">
        <w:t>Dolecal, R. E., and J. D. Long. 2013. Ephemeral macroalgae display spatial variation in relative palatability. Journal of Experimental Marine Biology and Ecology 440:233–237.</w:t>
      </w:r>
    </w:p>
    <w:p w14:paraId="56232EF4" w14:textId="77777777" w:rsidR="00777A4F" w:rsidRPr="00777A4F" w:rsidRDefault="00777A4F" w:rsidP="00777A4F">
      <w:pPr>
        <w:pStyle w:val="Bibliography"/>
      </w:pPr>
      <w:r w:rsidRPr="00777A4F">
        <w:t>Dugan, J. E., D. M. Hubbard, M. D. McCrary, and M. O. Pierson. 2003. The response of macrofauna communities and shorebirds to macrophyte wrack subsidies on exposed sandy beaches of southern California. Estuarine, Coastal and Shelf Science 58:25–40.</w:t>
      </w:r>
    </w:p>
    <w:p w14:paraId="1ECD3610" w14:textId="77777777" w:rsidR="00777A4F" w:rsidRPr="00777A4F" w:rsidRDefault="00777A4F" w:rsidP="00777A4F">
      <w:pPr>
        <w:pStyle w:val="Bibliography"/>
      </w:pPr>
      <w:r w:rsidRPr="00777A4F">
        <w:t>Duggins, D. O., C. A. Simenstad, and J. A. Estes. 1989. Magnification of secondary production by kelp detritus in coastal marine ecosystems. Science 245:170–173.</w:t>
      </w:r>
    </w:p>
    <w:p w14:paraId="419FBB1C" w14:textId="77777777" w:rsidR="00777A4F" w:rsidRPr="00777A4F" w:rsidRDefault="00777A4F" w:rsidP="00777A4F">
      <w:pPr>
        <w:pStyle w:val="Bibliography"/>
      </w:pPr>
      <w:r w:rsidRPr="00777A4F">
        <w:t>Frost, P. C., M. A. Evans</w:t>
      </w:r>
      <w:r w:rsidRPr="00777A4F">
        <w:rPr>
          <w:rFonts w:ascii="Cambria Math" w:hAnsi="Cambria Math" w:cs="Cambria Math"/>
        </w:rPr>
        <w:t>‐</w:t>
      </w:r>
      <w:r w:rsidRPr="00777A4F">
        <w:t>White, Z. V. Finkel, T. C. Jensen, and V. Matzek. 2005. Are you what you eat? Physiological constraints on organismal stoichiometry in an elementally imbalanced world. Oikos 109:18–28.</w:t>
      </w:r>
    </w:p>
    <w:p w14:paraId="27D9FCF6" w14:textId="77777777" w:rsidR="00777A4F" w:rsidRPr="00777A4F" w:rsidRDefault="00777A4F" w:rsidP="00777A4F">
      <w:pPr>
        <w:pStyle w:val="Bibliography"/>
      </w:pPr>
      <w:r w:rsidRPr="00777A4F">
        <w:t>Graham, S., B. Hong, S. Mutschler, B. Saunders, and J. Bredvik. 2018. Changes in Abundance of Silvetia compressa at San Clemente Island before and during the 2015–2016 El Niño. Western North American Naturalist 78:605.</w:t>
      </w:r>
    </w:p>
    <w:p w14:paraId="70CA3066" w14:textId="77777777" w:rsidR="00777A4F" w:rsidRPr="00777A4F" w:rsidRDefault="00777A4F" w:rsidP="00777A4F">
      <w:pPr>
        <w:pStyle w:val="Bibliography"/>
      </w:pPr>
      <w:r w:rsidRPr="00777A4F">
        <w:t>Gratton, C., J. Donaldson, and M. J. V. Zanden. 2008. Ecosystem linkages between lakes and the surrounding terrestrial landscape in northeast Iceland. Ecosystems 11:764–774.</w:t>
      </w:r>
    </w:p>
    <w:p w14:paraId="17AF9A64" w14:textId="77777777" w:rsidR="00777A4F" w:rsidRPr="00777A4F" w:rsidRDefault="00777A4F" w:rsidP="00777A4F">
      <w:pPr>
        <w:pStyle w:val="Bibliography"/>
      </w:pPr>
      <w:r w:rsidRPr="00777A4F">
        <w:lastRenderedPageBreak/>
        <w:t>Greig, H. S., P. Kratina, P. L. Thompson, W. J. Palen, J. S. Richardson, and J. B. Shurin. 2012. Warming, eutrophication, and predator loss amplify subsidies between aquatic and terrestrial ecosystems. Global Change Biology 18:504–514.</w:t>
      </w:r>
    </w:p>
    <w:p w14:paraId="46C2A001" w14:textId="77777777" w:rsidR="00777A4F" w:rsidRPr="00777A4F" w:rsidRDefault="00777A4F" w:rsidP="00777A4F">
      <w:pPr>
        <w:pStyle w:val="Bibliography"/>
      </w:pPr>
      <w:r w:rsidRPr="00777A4F">
        <w:t>Hayes, W. B. 1974. Sand-beach energetics: Importance of the isopod Tylos punctatus. Ecology 55:838–847.</w:t>
      </w:r>
    </w:p>
    <w:p w14:paraId="3381309D" w14:textId="77777777" w:rsidR="00777A4F" w:rsidRPr="00777A4F" w:rsidRDefault="00777A4F" w:rsidP="00777A4F">
      <w:pPr>
        <w:pStyle w:val="Bibliography"/>
      </w:pPr>
      <w:r w:rsidRPr="00777A4F">
        <w:t>Jefferies, R. L. 2000. Allochthonous inputs: integrating population changes and food-web dynamics 15:19–24.</w:t>
      </w:r>
    </w:p>
    <w:p w14:paraId="7E32C03D" w14:textId="77777777" w:rsidR="00777A4F" w:rsidRPr="00777A4F" w:rsidRDefault="00777A4F" w:rsidP="00777A4F">
      <w:pPr>
        <w:pStyle w:val="Bibliography"/>
      </w:pPr>
      <w:r w:rsidRPr="00777A4F">
        <w:t>Kappes, H., R. Lay, and W. Topp. 2007. Changes in Different Trophic Levels of Litter-dwelling Macrofauna Associated with Giant Knotweed Invasion. Ecosystems 10:734–744.</w:t>
      </w:r>
    </w:p>
    <w:p w14:paraId="7C05CFC1" w14:textId="77777777" w:rsidR="00777A4F" w:rsidRPr="00777A4F" w:rsidRDefault="00777A4F" w:rsidP="00777A4F">
      <w:pPr>
        <w:pStyle w:val="Bibliography"/>
      </w:pPr>
      <w:r w:rsidRPr="00777A4F">
        <w:t>Kenner, M. C., and J. A. Tomoleni. 2020. Kelp forest monitoring at Naval Base Ventura County, San Nicolas Island, California: Fall 2018 and spring 2019, fifth annual report. Open-File Report.</w:t>
      </w:r>
    </w:p>
    <w:p w14:paraId="06001907" w14:textId="77777777" w:rsidR="00777A4F" w:rsidRPr="00777A4F" w:rsidRDefault="00777A4F" w:rsidP="00777A4F">
      <w:pPr>
        <w:pStyle w:val="Bibliography"/>
      </w:pPr>
      <w:r w:rsidRPr="00777A4F">
        <w:t>Kenny, H. V., A. N. Wright, J. Piovia-Scott, L. H. Yang, D. A. Spiller, and T. W. Schoener. 2017. Marine subsidies change short-term foraging activity and habitat utilization of terrestrial lizards. Ecology and Evolution 7:10701–10709.</w:t>
      </w:r>
    </w:p>
    <w:p w14:paraId="4CCCC309" w14:textId="77777777" w:rsidR="00777A4F" w:rsidRPr="00777A4F" w:rsidRDefault="00777A4F" w:rsidP="00777A4F">
      <w:pPr>
        <w:pStyle w:val="Bibliography"/>
      </w:pPr>
      <w:r w:rsidRPr="00777A4F">
        <w:t>Lachambre, S., S. Huchette, R. Day, P. Boudry, A. Rio-Cabello, T. Fustec, and S. Roussel. 2017. Relationships between growth, survival, physiology and behaviour — A multi-criteria approach to Haliotis tuberculata phenotypic traits. Aquaculture 467:190–197.</w:t>
      </w:r>
    </w:p>
    <w:p w14:paraId="66631186" w14:textId="77777777" w:rsidR="00777A4F" w:rsidRPr="00777A4F" w:rsidRDefault="00777A4F" w:rsidP="00777A4F">
      <w:pPr>
        <w:pStyle w:val="Bibliography"/>
      </w:pPr>
      <w:r w:rsidRPr="00777A4F">
        <w:t xml:space="preserve">Lapointe, B. E., J. M. Burkholder, and K. L. Van Alstyne. 2018. Harmful macroalgal blooms in a changing world: Causes, impacts, and management. Pages 515–560 </w:t>
      </w:r>
      <w:r w:rsidRPr="00777A4F">
        <w:rPr>
          <w:i/>
          <w:iCs/>
        </w:rPr>
        <w:t>in</w:t>
      </w:r>
      <w:r w:rsidRPr="00777A4F">
        <w:t xml:space="preserve"> S. E. Shumway, J. M. Burkholder, and S. L. Morton, editors. Harmful Algal Blooms. First edition. Wiley.</w:t>
      </w:r>
    </w:p>
    <w:p w14:paraId="01A4390B" w14:textId="77777777" w:rsidR="00777A4F" w:rsidRPr="00777A4F" w:rsidRDefault="00777A4F" w:rsidP="00777A4F">
      <w:pPr>
        <w:pStyle w:val="Bibliography"/>
      </w:pPr>
      <w:r w:rsidRPr="00777A4F">
        <w:t>Larrañaga, A., I. de Guzmán, and L. Solagaistua. 2020. A small supply of high quality detritus stimulates the consumption of low quality materials, but creates subtle effects on the performance of the consumer. Science of The Total Environment 726:138397.</w:t>
      </w:r>
    </w:p>
    <w:p w14:paraId="142D1C09" w14:textId="77777777" w:rsidR="00777A4F" w:rsidRPr="00777A4F" w:rsidRDefault="00777A4F" w:rsidP="00777A4F">
      <w:pPr>
        <w:pStyle w:val="Bibliography"/>
      </w:pPr>
      <w:r w:rsidRPr="00777A4F">
        <w:t>Leighton, D., and R. A. Boolootian. 1963. Diet and growth in the Black abalone, Haliotis cracherodii 44:227–238.</w:t>
      </w:r>
    </w:p>
    <w:p w14:paraId="21995239" w14:textId="77777777" w:rsidR="00777A4F" w:rsidRPr="00777A4F" w:rsidRDefault="00777A4F" w:rsidP="00777A4F">
      <w:pPr>
        <w:pStyle w:val="Bibliography"/>
      </w:pPr>
      <w:r w:rsidRPr="00777A4F">
        <w:lastRenderedPageBreak/>
        <w:t>Levin, L. A., C. Neira, and E. D. Grosholz. 2006. Invasive cordgrass modifies wetland trophic function. Ecology 87:419–432.</w:t>
      </w:r>
    </w:p>
    <w:p w14:paraId="11F42898" w14:textId="77777777" w:rsidR="00777A4F" w:rsidRPr="00777A4F" w:rsidRDefault="00777A4F" w:rsidP="00777A4F">
      <w:pPr>
        <w:pStyle w:val="Bibliography"/>
      </w:pPr>
      <w:r w:rsidRPr="00777A4F">
        <w:t>Maggi, E., L. Benedetti</w:t>
      </w:r>
      <w:r w:rsidRPr="00777A4F">
        <w:rPr>
          <w:rFonts w:ascii="Cambria Math" w:hAnsi="Cambria Math" w:cs="Cambria Math"/>
        </w:rPr>
        <w:t>‐</w:t>
      </w:r>
      <w:r w:rsidRPr="00777A4F">
        <w:t>Cecchi, A. Castelli, E. Chatzinikolaou, T. P. Crowe, G. Ghedini, J. Kotta, D. A. Lyons, C. Ravaglioli, G. Rilov, L. Rindi, and F. Bulleri. 2015. Ecological impacts of invading seaweeds: a meta</w:t>
      </w:r>
      <w:r w:rsidRPr="00777A4F">
        <w:rPr>
          <w:rFonts w:ascii="Cambria Math" w:hAnsi="Cambria Math" w:cs="Cambria Math"/>
        </w:rPr>
        <w:t>‐</w:t>
      </w:r>
      <w:r w:rsidRPr="00777A4F">
        <w:t>analysis of their effects at different trophic levels. Diversity and Distributions 21:1–12.</w:t>
      </w:r>
    </w:p>
    <w:p w14:paraId="5EC5FCD0" w14:textId="77777777" w:rsidR="00777A4F" w:rsidRPr="00777A4F" w:rsidRDefault="00777A4F" w:rsidP="00777A4F">
      <w:pPr>
        <w:pStyle w:val="Bibliography"/>
      </w:pPr>
      <w:r w:rsidRPr="00777A4F">
        <w:t>Marks, L., P. Salinas-Ruiz, D. Reed, S. Holbrook, C. Culver, J. Engle, D. Kushner, J. Caselle, J. Freiwald, J. Williams, J. Smith, L. Aguilar-Rosas, and N. Kaplanis. 2015. Range expansion of a non-native, invasive macroalga Sargassum horneri (Turner) C. Agardh, 1820 in the eastern Pacific. BioInvasions Records 4:243–248.</w:t>
      </w:r>
    </w:p>
    <w:p w14:paraId="6C80927C" w14:textId="77777777" w:rsidR="00777A4F" w:rsidRPr="00777A4F" w:rsidRDefault="00777A4F" w:rsidP="00777A4F">
      <w:pPr>
        <w:pStyle w:val="Bibliography"/>
      </w:pPr>
      <w:r w:rsidRPr="00777A4F">
        <w:t>McCary, M. A., R. Mores, M. A. Farfan, and D. H. Wise. 2016. Invasive plants have different effects on trophic structure of green and brown food webs in terrestrial ecosystems: a meta-analysis. Ecology Letters 19:328–335.</w:t>
      </w:r>
    </w:p>
    <w:p w14:paraId="1B809C2E" w14:textId="77777777" w:rsidR="00777A4F" w:rsidRPr="00777A4F" w:rsidRDefault="00777A4F" w:rsidP="00777A4F">
      <w:pPr>
        <w:pStyle w:val="Bibliography"/>
      </w:pPr>
      <w:r w:rsidRPr="00777A4F">
        <w:t>Mews, M., M. Zimmer, and D. Jelinski. 2006. Species-specific decomposition rates of beach-cast wrack in Barkley Sound, British Columbia, Canada. Marine Ecology Progress Series 328:155–160.</w:t>
      </w:r>
    </w:p>
    <w:p w14:paraId="2FF45160" w14:textId="77777777" w:rsidR="00777A4F" w:rsidRPr="00777A4F" w:rsidRDefault="00777A4F" w:rsidP="00777A4F">
      <w:pPr>
        <w:pStyle w:val="Bibliography"/>
      </w:pPr>
      <w:r w:rsidRPr="00777A4F">
        <w:t>Miner, C. M., J. M. Altstatt, P. T. Raimondi, and T. E. Minchinton. 2006. Recruitment failure and shifts in community structure following mass mortality limit recovery prospects of black abalone. Marine Ecology Progress Series 32:107–117.</w:t>
      </w:r>
    </w:p>
    <w:p w14:paraId="4AE2A059" w14:textId="77777777" w:rsidR="00777A4F" w:rsidRPr="00777A4F" w:rsidRDefault="00777A4F" w:rsidP="00777A4F">
      <w:pPr>
        <w:pStyle w:val="Bibliography"/>
      </w:pPr>
      <w:r w:rsidRPr="00777A4F">
        <w:t>Moore, J. C., E. L. Berlow, D. C. Coleman, P. C. de Ruiter, Q. Dong, A. Hastings, N. C. Johnson, K. S. McCann, K. Melville, P. J. Morin, K. Nadelhoffer, A. D. Rosemond, D. M. Post, J. L. Sabo, K. M. Scow, M. J. Vanni, and D. H. Wall. 2004. Detritus, trophic dynamics and biodiversity. Ecology Letters 7:584–600.</w:t>
      </w:r>
    </w:p>
    <w:p w14:paraId="732E5351" w14:textId="77777777" w:rsidR="00777A4F" w:rsidRPr="00777A4F" w:rsidRDefault="00777A4F" w:rsidP="00777A4F">
      <w:pPr>
        <w:pStyle w:val="Bibliography"/>
      </w:pPr>
      <w:r w:rsidRPr="00777A4F">
        <w:t>Morris, R. H., D. P. Abbott, and E. C. Haderlie. 1980. Intertidal Invertebrates of California. Standford University Press.</w:t>
      </w:r>
    </w:p>
    <w:p w14:paraId="533F3439" w14:textId="77777777" w:rsidR="00777A4F" w:rsidRPr="00777A4F" w:rsidRDefault="00777A4F" w:rsidP="00777A4F">
      <w:pPr>
        <w:pStyle w:val="Bibliography"/>
      </w:pPr>
      <w:r w:rsidRPr="00777A4F">
        <w:lastRenderedPageBreak/>
        <w:t>Nakano, S., H. Miyasaka, and N. Kuhara. 1999. Terrestrial-aquatic linkages: riparian arthropod inputs alter trophic cascades in a stream food web. Ecology 80:2435–2441.</w:t>
      </w:r>
    </w:p>
    <w:p w14:paraId="3AC35AD4" w14:textId="77777777" w:rsidR="00777A4F" w:rsidRPr="00777A4F" w:rsidRDefault="00777A4F" w:rsidP="00777A4F">
      <w:pPr>
        <w:pStyle w:val="Bibliography"/>
      </w:pPr>
      <w:r w:rsidRPr="00777A4F">
        <w:t>Nelson, M. M., D. L. Leighton, C. F. Phleger, and P. D. Nichols. 2002. Comparison of growth and lipid composition in the green abalone, Haliotis fulgens, provided specific macroalgal diets. Comparative Biochemistry and Physiology Part B: Biochemistry and Molecular Biology 131:695–712.</w:t>
      </w:r>
    </w:p>
    <w:p w14:paraId="738054F9" w14:textId="77777777" w:rsidR="00777A4F" w:rsidRPr="00777A4F" w:rsidRDefault="00777A4F" w:rsidP="00777A4F">
      <w:pPr>
        <w:pStyle w:val="Bibliography"/>
      </w:pPr>
      <w:r w:rsidRPr="00777A4F">
        <w:t>Neutel, A. M., J. B. T. M. Roerdink, and P. C. de Ruiter. 1994. Global Stability of two-level detritus decomposer food chains 171:351–353.</w:t>
      </w:r>
    </w:p>
    <w:p w14:paraId="1D48CC1F" w14:textId="77777777" w:rsidR="00777A4F" w:rsidRPr="00777A4F" w:rsidRDefault="00777A4F" w:rsidP="00777A4F">
      <w:pPr>
        <w:pStyle w:val="Bibliography"/>
      </w:pPr>
      <w:r w:rsidRPr="00777A4F">
        <w:t>Odum, E. P. 1969. The Strategy of ecosystem development. Science 164:262–270.</w:t>
      </w:r>
    </w:p>
    <w:p w14:paraId="0CCB77E3" w14:textId="77777777" w:rsidR="00777A4F" w:rsidRPr="00777A4F" w:rsidRDefault="00777A4F" w:rsidP="00777A4F">
      <w:pPr>
        <w:pStyle w:val="Bibliography"/>
      </w:pPr>
      <w:r w:rsidRPr="00777A4F">
        <w:t>Ostfeld, R. S., and F. Keesing. 2000. Pulsed resources and community dynamics of consumers in terrestrial ecosystems. Trends in Ecology &amp; Evolution 15:232–237.</w:t>
      </w:r>
    </w:p>
    <w:p w14:paraId="74C302E6" w14:textId="77777777" w:rsidR="00777A4F" w:rsidRPr="00777A4F" w:rsidRDefault="00777A4F" w:rsidP="00777A4F">
      <w:pPr>
        <w:pStyle w:val="Bibliography"/>
      </w:pPr>
      <w:r w:rsidRPr="00777A4F">
        <w:t>Parker, J. D., and M. E. Hay. 2005. Biotic resistance to plant invasions? Native herbivores prefer non</w:t>
      </w:r>
      <w:r w:rsidRPr="00777A4F">
        <w:rPr>
          <w:rFonts w:ascii="Cambria Math" w:hAnsi="Cambria Math" w:cs="Cambria Math"/>
        </w:rPr>
        <w:t>‐</w:t>
      </w:r>
      <w:r w:rsidRPr="00777A4F">
        <w:t>native plants. Ecology Letters 8:959–967.</w:t>
      </w:r>
    </w:p>
    <w:p w14:paraId="78531DAC" w14:textId="77777777" w:rsidR="00777A4F" w:rsidRPr="00777A4F" w:rsidRDefault="00777A4F" w:rsidP="00777A4F">
      <w:pPr>
        <w:pStyle w:val="Bibliography"/>
      </w:pPr>
      <w:r w:rsidRPr="00777A4F">
        <w:t>Piovia-Scott, J., D. A. Spiller, and T. W. Schoener. 2011. Effects of experimental seaweed deposition on lizard and ant predation in an island food web. Science 331:461–463.</w:t>
      </w:r>
    </w:p>
    <w:p w14:paraId="27A653E2" w14:textId="77777777" w:rsidR="00777A4F" w:rsidRPr="00777A4F" w:rsidRDefault="00777A4F" w:rsidP="00777A4F">
      <w:pPr>
        <w:pStyle w:val="Bibliography"/>
      </w:pPr>
      <w:r w:rsidRPr="00777A4F">
        <w:t>Polis, G. A., W. B. Anderson, and R. D. Holt. 1997. Toward an integration of landscape and food web ecology: The dynamics of spatially subsidized food webs. Annual Review of Ecology and Systematics 28:289–316.</w:t>
      </w:r>
    </w:p>
    <w:p w14:paraId="32ECDD71" w14:textId="77777777" w:rsidR="00777A4F" w:rsidRPr="00777A4F" w:rsidRDefault="00777A4F" w:rsidP="00777A4F">
      <w:pPr>
        <w:pStyle w:val="Bibliography"/>
      </w:pPr>
      <w:r w:rsidRPr="00777A4F">
        <w:t>Polis, G. A., and S. D. Hurd. 1996. Linking marine and terrestrial food webs: allochthonous input from the ocean supports high secondary productivity on small islands and coastal land communities. The American Naturalist 147:396–423.</w:t>
      </w:r>
    </w:p>
    <w:p w14:paraId="43F817CF" w14:textId="77777777" w:rsidR="00777A4F" w:rsidRPr="00777A4F" w:rsidRDefault="00777A4F" w:rsidP="00777A4F">
      <w:pPr>
        <w:pStyle w:val="Bibliography"/>
      </w:pPr>
      <w:r w:rsidRPr="00777A4F">
        <w:t>Polis, G. A., and D. R. Strong. 1996. Food web complexity and community dynamics. The American Naturalist 147:813–846.</w:t>
      </w:r>
    </w:p>
    <w:p w14:paraId="1FB63F49" w14:textId="77777777" w:rsidR="00777A4F" w:rsidRPr="00777A4F" w:rsidRDefault="00777A4F" w:rsidP="00777A4F">
      <w:pPr>
        <w:pStyle w:val="Bibliography"/>
      </w:pPr>
      <w:r w:rsidRPr="00777A4F">
        <w:t>Raimondi, P., C. Wilson, R. Ambrose, J. Engle, and T. Minchinton. 2002. Continued declines of black abalone along the coast of California: are mass mortalities related to El Niño events? Marine Ecology Progress Series 242:143–152.</w:t>
      </w:r>
    </w:p>
    <w:p w14:paraId="2DA69A41" w14:textId="77777777" w:rsidR="00777A4F" w:rsidRPr="00777A4F" w:rsidRDefault="00777A4F" w:rsidP="00777A4F">
      <w:pPr>
        <w:pStyle w:val="Bibliography"/>
      </w:pPr>
      <w:r w:rsidRPr="00777A4F">
        <w:lastRenderedPageBreak/>
        <w:t>Rhoades, O. K., R. J. Best, and J. J. Stachowicz. 2018. Assessing feeding preferences of a consumer guild: Partitioning variation among versus within species. The American Naturalist 192:287–300.</w:t>
      </w:r>
    </w:p>
    <w:p w14:paraId="6B787512" w14:textId="77777777" w:rsidR="00777A4F" w:rsidRPr="00777A4F" w:rsidRDefault="00777A4F" w:rsidP="00777A4F">
      <w:pPr>
        <w:pStyle w:val="Bibliography"/>
      </w:pPr>
      <w:r w:rsidRPr="00777A4F">
        <w:t>Rodil, I. F., C. Olabarria, M. Lastra, and J. López. 2008. Differential effects of native and invasive algal wrack on macrofaunal assemblages inhabiting exposed sandy beaches. Journal of Experimental Marine Biology and Ecology 358:1–13.</w:t>
      </w:r>
    </w:p>
    <w:p w14:paraId="07301BFE" w14:textId="77777777" w:rsidR="00777A4F" w:rsidRPr="00777A4F" w:rsidRDefault="00777A4F" w:rsidP="00777A4F">
      <w:pPr>
        <w:pStyle w:val="Bibliography"/>
      </w:pPr>
      <w:r w:rsidRPr="00777A4F">
        <w:t>Rusterholz, H.-P., J.-A. Salamon, R. Ruckli, and B. Baur. 2014. Effects of the annual invasive plant Impatiens glandulifera on the Collembola and Acari communities in a deciduous forest. Pedobiologia 57:285–291.</w:t>
      </w:r>
    </w:p>
    <w:p w14:paraId="5BAE9AD7" w14:textId="77777777" w:rsidR="00777A4F" w:rsidRPr="00777A4F" w:rsidRDefault="00777A4F" w:rsidP="00777A4F">
      <w:pPr>
        <w:pStyle w:val="Bibliography"/>
      </w:pPr>
      <w:r w:rsidRPr="00777A4F">
        <w:t>Sapper, S. A., and S. N. Murray. 2003. Variation in structure of the subcanopy assemblage associated with southern california populations of the intertidal rockweed Silvetia compressa (Fucales). Pacific Science 57:433–462.</w:t>
      </w:r>
    </w:p>
    <w:p w14:paraId="54771374" w14:textId="77777777" w:rsidR="00777A4F" w:rsidRPr="00777A4F" w:rsidRDefault="00777A4F" w:rsidP="00777A4F">
      <w:pPr>
        <w:pStyle w:val="Bibliography"/>
      </w:pPr>
      <w:r w:rsidRPr="00777A4F">
        <w:t>Sotka, E. E., and M. E. Hay. 2002. Geographic variation among herbivore populations in tolerance for chemically rich seaweed. Ecology 83:2721–2735.</w:t>
      </w:r>
    </w:p>
    <w:p w14:paraId="773231D0" w14:textId="77777777" w:rsidR="00777A4F" w:rsidRPr="00777A4F" w:rsidRDefault="00777A4F" w:rsidP="00777A4F">
      <w:pPr>
        <w:pStyle w:val="Bibliography"/>
      </w:pPr>
      <w:r w:rsidRPr="00777A4F">
        <w:t>Sousa, W. P. 1984. Intertidal mosaics: Patch size, propagule availability, and spatially variable patterns of succession. Ecology 65:1918–1935.</w:t>
      </w:r>
    </w:p>
    <w:p w14:paraId="5BADEF3F" w14:textId="77777777" w:rsidR="00777A4F" w:rsidRPr="00777A4F" w:rsidRDefault="00777A4F" w:rsidP="00777A4F">
      <w:pPr>
        <w:pStyle w:val="Bibliography"/>
      </w:pPr>
      <w:r w:rsidRPr="00777A4F">
        <w:t>Steinberg, P. D. 1985. Feeding Preferences of Tegula Funebralis and Chemical Defenses of Marine Brown Algae. Ecological Monographs 55:333–349.</w:t>
      </w:r>
    </w:p>
    <w:p w14:paraId="3AC0394D" w14:textId="77777777" w:rsidR="00777A4F" w:rsidRPr="00777A4F" w:rsidRDefault="00777A4F" w:rsidP="00777A4F">
      <w:pPr>
        <w:pStyle w:val="Bibliography"/>
      </w:pPr>
      <w:r w:rsidRPr="00777A4F">
        <w:t>Sullaway, G., and M. Edwards. 2020. Impacts of the non-native alga Sargassum horneri on benthic community production in a California kelp forest. Marine Ecology Progress Series 637:45–57.</w:t>
      </w:r>
    </w:p>
    <w:p w14:paraId="7B630AA6" w14:textId="77777777" w:rsidR="00777A4F" w:rsidRPr="00777A4F" w:rsidRDefault="00777A4F" w:rsidP="00777A4F">
      <w:pPr>
        <w:pStyle w:val="Bibliography"/>
      </w:pPr>
      <w:r w:rsidRPr="00777A4F">
        <w:t xml:space="preserve">Swantje, E., S. Josefin, S. A. WikströM, and P. Henrik. 2017. A Review of Herbivore Effects on Seaweed Invasions. Pages 421–440 </w:t>
      </w:r>
      <w:r w:rsidRPr="00777A4F">
        <w:rPr>
          <w:i/>
          <w:iCs/>
        </w:rPr>
        <w:t>in</w:t>
      </w:r>
      <w:r w:rsidRPr="00777A4F">
        <w:t xml:space="preserve"> S. J. Hawkins, A. J. Evans, A. C. Dale, L. B. Firth, D. J. Hughes, and I. P. Smith, editors. Oceanography and Marine Biology. First edition. CRC Press.</w:t>
      </w:r>
    </w:p>
    <w:p w14:paraId="219C6DAE" w14:textId="77777777" w:rsidR="00777A4F" w:rsidRPr="00777A4F" w:rsidRDefault="00777A4F" w:rsidP="00777A4F">
      <w:pPr>
        <w:pStyle w:val="Bibliography"/>
      </w:pPr>
      <w:r w:rsidRPr="00777A4F">
        <w:lastRenderedPageBreak/>
        <w:t>Takimoto, G., T. Iwata, and M. Murakami. 2002. Seasonal subsidy stabilizes food web dynamics: Balance in a heterogeneous landscape: Seasonal subsidy and food web stability. Ecological Research 17:433–439.</w:t>
      </w:r>
    </w:p>
    <w:p w14:paraId="09286AEE" w14:textId="77777777" w:rsidR="00777A4F" w:rsidRPr="00777A4F" w:rsidRDefault="00777A4F" w:rsidP="00777A4F">
      <w:pPr>
        <w:pStyle w:val="Bibliography"/>
      </w:pPr>
      <w:r w:rsidRPr="00777A4F">
        <w:t xml:space="preserve">Talley, D. M., G. R. Huxel, and M. Holyoak. 2006. Connectivity at the land–water interface. Pages 97–129 </w:t>
      </w:r>
      <w:r w:rsidRPr="00777A4F">
        <w:rPr>
          <w:i/>
          <w:iCs/>
        </w:rPr>
        <w:t>in</w:t>
      </w:r>
      <w:r w:rsidRPr="00777A4F">
        <w:t xml:space="preserve"> K. R. Crooks and M. Sanjayan, editors. Connectivity Conservation. First edition. Cambridge University Press.</w:t>
      </w:r>
    </w:p>
    <w:p w14:paraId="6E9AE135" w14:textId="77777777" w:rsidR="00777A4F" w:rsidRPr="00777A4F" w:rsidRDefault="00777A4F" w:rsidP="00777A4F">
      <w:pPr>
        <w:pStyle w:val="Bibliography"/>
      </w:pPr>
      <w:r w:rsidRPr="00777A4F">
        <w:t>Thornber, C., E. Jones, and J. Stachowicz. 2008. Differences in herbivore feeding preferences across a vertical rocky intertidal gradient. Marine Ecology Progress Series 363:51–62.</w:t>
      </w:r>
    </w:p>
    <w:p w14:paraId="46BEA9A9" w14:textId="77777777" w:rsidR="00777A4F" w:rsidRPr="00777A4F" w:rsidRDefault="00777A4F" w:rsidP="00777A4F">
      <w:pPr>
        <w:pStyle w:val="Bibliography"/>
      </w:pPr>
      <w:r w:rsidRPr="00777A4F">
        <w:t>VanBlaricom, G. R. 1993. Dynamics and Distribution of Black Abalone Populations at San Nicolas Island, California.</w:t>
      </w:r>
    </w:p>
    <w:p w14:paraId="1B7F9888" w14:textId="77777777" w:rsidR="00777A4F" w:rsidRPr="00777A4F" w:rsidRDefault="00777A4F" w:rsidP="00777A4F">
      <w:pPr>
        <w:pStyle w:val="Bibliography"/>
      </w:pPr>
      <w:r w:rsidRPr="00777A4F">
        <w:t>VanBlaricom, G. R., and M. C. Kenner. 2020. Dietary patterns in Black abalone, Haliotis cracherodii Leach, 1814, as indicated by observation of drift algal and seagrass capture at San Nicolas island, California, USA 1982 to 2019. Journal of Shellfish Research 39:1–12.</w:t>
      </w:r>
    </w:p>
    <w:p w14:paraId="090B4E9C" w14:textId="77777777" w:rsidR="00777A4F" w:rsidRPr="00777A4F" w:rsidRDefault="00777A4F" w:rsidP="00777A4F">
      <w:pPr>
        <w:pStyle w:val="Bibliography"/>
      </w:pPr>
      <w:r w:rsidRPr="00777A4F">
        <w:t>Whitaker, S. G., J. R. Smith, and S. N. Murray. 2010. Reestablishment of the southern California rocky intertidal brown alga, Silvetia compressa: An experimental investigation of techniques and abiotic and biotic factors that affect restoration success. Restoration Ecology 18:18–26.</w:t>
      </w:r>
    </w:p>
    <w:p w14:paraId="11D368CD" w14:textId="77777777" w:rsidR="00777A4F" w:rsidRPr="00777A4F" w:rsidRDefault="00777A4F" w:rsidP="00777A4F">
      <w:pPr>
        <w:pStyle w:val="Bibliography"/>
      </w:pPr>
      <w:r w:rsidRPr="00777A4F">
        <w:t>Winter, F. C., and J. A. Estes. 1992. Experimental evidence for the effects of polyphenolic compounds from Dictyoneurum californicum Ruprecht (Phaeophyta: Laminariales) on feeding rate and growth in the red abalone Haliotus rufescens Swainson. Journal of Experimental Marine Biology and Ecology 155:263–277.</w:t>
      </w:r>
    </w:p>
    <w:p w14:paraId="766847CD" w14:textId="77777777" w:rsidR="00777A4F" w:rsidRPr="00777A4F" w:rsidRDefault="00777A4F" w:rsidP="00777A4F">
      <w:pPr>
        <w:pStyle w:val="Bibliography"/>
      </w:pPr>
      <w:r w:rsidRPr="00777A4F">
        <w:t>Yang, L. H. 2006. Interactions between a detrital resource pulse and a detritivore community. Oecologia 147:522–532.</w:t>
      </w:r>
    </w:p>
    <w:p w14:paraId="199780AE" w14:textId="77777777" w:rsidR="00777A4F" w:rsidRPr="00777A4F" w:rsidRDefault="00777A4F" w:rsidP="00777A4F">
      <w:pPr>
        <w:pStyle w:val="Bibliography"/>
      </w:pPr>
      <w:r w:rsidRPr="00777A4F">
        <w:lastRenderedPageBreak/>
        <w:t>Yang, L. H., K. F. Edwards, J. E. Byrnes, J. L. Bastow, A. N. Wright, and K. O. Spence. 2010. A meta-analysis of resource pulse–consumer interactions. Ecological Monographs 80:125–151.</w:t>
      </w:r>
    </w:p>
    <w:p w14:paraId="64305AC4" w14:textId="77777777" w:rsidR="00777A4F" w:rsidRPr="00777A4F" w:rsidRDefault="00777A4F" w:rsidP="00777A4F">
      <w:pPr>
        <w:pStyle w:val="Bibliography"/>
      </w:pPr>
      <w:r w:rsidRPr="00777A4F">
        <w:t>Zhang, P., B. Li, J. Wu, and S. Hu. 2019. Invasive plants differentially affect soil biota through litter and rhizosphere pathways: a meta</w:t>
      </w:r>
      <w:r w:rsidRPr="00777A4F">
        <w:rPr>
          <w:rFonts w:ascii="Cambria Math" w:hAnsi="Cambria Math" w:cs="Cambria Math"/>
        </w:rPr>
        <w:t>‐</w:t>
      </w:r>
      <w:r w:rsidRPr="00777A4F">
        <w:t>analysis. Ecology Letters 22:200–210.</w:t>
      </w:r>
    </w:p>
    <w:p w14:paraId="78DE7927" w14:textId="09F41D3D" w:rsidR="008325F0" w:rsidRDefault="005F477C"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fldChar w:fldCharType="end"/>
      </w:r>
    </w:p>
    <w:p w14:paraId="162E8F44" w14:textId="2A520290" w:rsidR="004628A7" w:rsidRPr="00916406" w:rsidRDefault="002F7B35"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Figure Legend</w:t>
      </w:r>
    </w:p>
    <w:p w14:paraId="2C472608" w14:textId="150DC8F2" w:rsidR="009E5D46"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1</w:t>
      </w:r>
    </w:p>
    <w:p w14:paraId="317566BF" w14:textId="015FC537"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nal dry tissue mass</w:t>
      </w:r>
      <w:r w:rsidR="00CF5E36" w:rsidRPr="00482793">
        <w:rPr>
          <w:rFonts w:ascii="Times New Roman" w:eastAsia="Times New Roman" w:hAnsi="Times New Roman" w:cs="Times New Roman"/>
          <w:sz w:val="24"/>
          <w:szCs w:val="24"/>
        </w:rPr>
        <w:t xml:space="preserve"> </w:t>
      </w:r>
      <w:r w:rsidR="00845039" w:rsidRPr="00482793">
        <w:rPr>
          <w:rFonts w:ascii="Times New Roman" w:eastAsia="Times New Roman" w:hAnsi="Times New Roman" w:cs="Times New Roman"/>
          <w:sz w:val="24"/>
          <w:szCs w:val="24"/>
        </w:rPr>
        <w:t xml:space="preserve">of </w:t>
      </w:r>
      <w:proofErr w:type="gramStart"/>
      <w:r w:rsidR="00845039" w:rsidRPr="00482793">
        <w:rPr>
          <w:rFonts w:ascii="Times New Roman" w:eastAsia="Times New Roman" w:hAnsi="Times New Roman" w:cs="Times New Roman"/>
          <w:sz w:val="24"/>
          <w:szCs w:val="24"/>
        </w:rPr>
        <w:t>Red</w:t>
      </w:r>
      <w:proofErr w:type="gramEnd"/>
      <w:r w:rsidR="00845039" w:rsidRPr="00482793">
        <w:rPr>
          <w:rFonts w:ascii="Times New Roman" w:eastAsia="Times New Roman" w:hAnsi="Times New Roman" w:cs="Times New Roman"/>
          <w:sz w:val="24"/>
          <w:szCs w:val="24"/>
        </w:rPr>
        <w:t xml:space="preserve"> abalone (A) and Black turban snails (B) starved</w:t>
      </w:r>
      <w:r w:rsidR="00C62843" w:rsidRPr="00482793">
        <w:rPr>
          <w:rFonts w:ascii="Times New Roman" w:eastAsia="Times New Roman" w:hAnsi="Times New Roman" w:cs="Times New Roman"/>
          <w:sz w:val="24"/>
          <w:szCs w:val="24"/>
        </w:rPr>
        <w:t xml:space="preserve"> or fed</w:t>
      </w:r>
      <w:r w:rsidR="00845039"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84503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C62843" w:rsidRPr="00482793">
        <w:rPr>
          <w:rFonts w:ascii="Times New Roman" w:eastAsia="Times New Roman" w:hAnsi="Times New Roman" w:cs="Times New Roman"/>
          <w:sz w:val="24"/>
          <w:szCs w:val="24"/>
        </w:rPr>
        <w:t>, or mixed diets</w:t>
      </w:r>
      <w:r w:rsidR="00694A0B">
        <w:rPr>
          <w:rFonts w:ascii="Times New Roman" w:eastAsia="Times New Roman" w:hAnsi="Times New Roman" w:cs="Times New Roman"/>
          <w:sz w:val="24"/>
          <w:szCs w:val="24"/>
        </w:rPr>
        <w:t xml:space="preserve"> for </w:t>
      </w:r>
      <w:r w:rsidR="00D857F1">
        <w:rPr>
          <w:rFonts w:ascii="Times New Roman" w:eastAsia="Times New Roman" w:hAnsi="Times New Roman" w:cs="Times New Roman"/>
          <w:sz w:val="24"/>
          <w:szCs w:val="24"/>
        </w:rPr>
        <w:t>42</w:t>
      </w:r>
      <w:r w:rsidR="00694A0B">
        <w:rPr>
          <w:rFonts w:ascii="Times New Roman" w:eastAsia="Times New Roman" w:hAnsi="Times New Roman" w:cs="Times New Roman"/>
          <w:sz w:val="24"/>
          <w:szCs w:val="24"/>
        </w:rPr>
        <w:t xml:space="preserve"> days</w:t>
      </w:r>
      <w:r w:rsidR="00845039" w:rsidRPr="00482793">
        <w:rPr>
          <w:rFonts w:ascii="Times New Roman" w:eastAsia="Times New Roman" w:hAnsi="Times New Roman" w:cs="Times New Roman"/>
          <w:sz w:val="24"/>
          <w:szCs w:val="24"/>
        </w:rPr>
        <w:t>.</w:t>
      </w:r>
      <w:r w:rsidR="00D83149" w:rsidRPr="00482793">
        <w:rPr>
          <w:rFonts w:ascii="Times New Roman" w:eastAsia="Times New Roman" w:hAnsi="Times New Roman" w:cs="Times New Roman"/>
          <w:sz w:val="24"/>
          <w:szCs w:val="24"/>
        </w:rPr>
        <w:t xml:space="preserve"> The dotted line separates the starved treatment </w:t>
      </w:r>
      <w:r w:rsidR="00694A0B">
        <w:rPr>
          <w:rFonts w:ascii="Times New Roman" w:eastAsia="Times New Roman" w:hAnsi="Times New Roman" w:cs="Times New Roman"/>
          <w:sz w:val="24"/>
          <w:szCs w:val="24"/>
        </w:rPr>
        <w:t>that</w:t>
      </w:r>
      <w:r w:rsidR="00CF5E36" w:rsidRPr="00482793">
        <w:rPr>
          <w:rFonts w:ascii="Times New Roman" w:eastAsia="Times New Roman" w:hAnsi="Times New Roman" w:cs="Times New Roman"/>
          <w:sz w:val="24"/>
          <w:szCs w:val="24"/>
        </w:rPr>
        <w:t xml:space="preserve"> was </w:t>
      </w:r>
      <w:r w:rsidR="00D83149" w:rsidRPr="00482793">
        <w:rPr>
          <w:rFonts w:ascii="Times New Roman" w:eastAsia="Times New Roman" w:hAnsi="Times New Roman" w:cs="Times New Roman"/>
          <w:sz w:val="24"/>
          <w:szCs w:val="24"/>
        </w:rPr>
        <w:t>not included in the analysis.</w:t>
      </w:r>
      <w:r w:rsidR="00845039" w:rsidRPr="00482793">
        <w:rPr>
          <w:rFonts w:ascii="Times New Roman" w:eastAsia="Times New Roman" w:hAnsi="Times New Roman" w:cs="Times New Roman"/>
          <w:sz w:val="24"/>
          <w:szCs w:val="24"/>
        </w:rPr>
        <w:t xml:space="preserve"> Lines inside boxes are median values, box limits are Q1 and Q3, and whiskers represent non</w:t>
      </w:r>
      <w:r w:rsidR="000D78E7" w:rsidRPr="00482793">
        <w:rPr>
          <w:rFonts w:ascii="Times New Roman" w:eastAsia="Times New Roman" w:hAnsi="Times New Roman" w:cs="Times New Roman"/>
          <w:sz w:val="24"/>
          <w:szCs w:val="24"/>
        </w:rPr>
        <w:t>-</w:t>
      </w:r>
      <w:r w:rsidR="00845039" w:rsidRPr="00482793">
        <w:rPr>
          <w:rFonts w:ascii="Times New Roman" w:eastAsia="Times New Roman" w:hAnsi="Times New Roman" w:cs="Times New Roman"/>
          <w:sz w:val="24"/>
          <w:szCs w:val="24"/>
        </w:rPr>
        <w:t xml:space="preserve">outlier </w:t>
      </w:r>
      <w:r w:rsidR="00C62843" w:rsidRPr="00482793">
        <w:rPr>
          <w:rFonts w:ascii="Times New Roman" w:eastAsia="Times New Roman" w:hAnsi="Times New Roman" w:cs="Times New Roman"/>
          <w:sz w:val="24"/>
          <w:szCs w:val="24"/>
        </w:rPr>
        <w:t>ranges</w:t>
      </w:r>
      <w:r w:rsidR="0084503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Lower case letters above boxes denote significance. </w:t>
      </w:r>
      <w:r w:rsidR="00C62843" w:rsidRPr="00482793">
        <w:rPr>
          <w:rFonts w:ascii="Times New Roman" w:eastAsia="Times New Roman" w:hAnsi="Times New Roman" w:cs="Times New Roman"/>
          <w:sz w:val="24"/>
          <w:szCs w:val="24"/>
        </w:rPr>
        <w:t>The black</w:t>
      </w:r>
      <w:r w:rsidR="00D83149" w:rsidRPr="00482793">
        <w:rPr>
          <w:rFonts w:ascii="Times New Roman" w:eastAsia="Times New Roman" w:hAnsi="Times New Roman" w:cs="Times New Roman"/>
          <w:sz w:val="24"/>
          <w:szCs w:val="24"/>
        </w:rPr>
        <w:t xml:space="preserve"> dots </w:t>
      </w:r>
      <w:r w:rsidR="00C62843" w:rsidRPr="00482793">
        <w:rPr>
          <w:rFonts w:ascii="Times New Roman" w:eastAsia="Times New Roman" w:hAnsi="Times New Roman" w:cs="Times New Roman"/>
          <w:sz w:val="24"/>
          <w:szCs w:val="24"/>
        </w:rPr>
        <w:t>are</w:t>
      </w:r>
      <w:r w:rsidR="00D83149" w:rsidRPr="00482793">
        <w:rPr>
          <w:rFonts w:ascii="Times New Roman" w:eastAsia="Times New Roman" w:hAnsi="Times New Roman" w:cs="Times New Roman"/>
          <w:sz w:val="24"/>
          <w:szCs w:val="24"/>
        </w:rPr>
        <w:t xml:space="preserve"> outliers.</w:t>
      </w:r>
    </w:p>
    <w:p w14:paraId="01D87C51" w14:textId="7A3BD83D"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2</w:t>
      </w:r>
    </w:p>
    <w:p w14:paraId="1417A13D" w14:textId="01579D78" w:rsidR="00D83149" w:rsidRPr="00482793" w:rsidRDefault="00C6284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Initial and final</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righting times (sec) for</w:t>
      </w:r>
      <w:r w:rsidR="00D8314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Red </w:t>
      </w:r>
      <w:r w:rsidR="00D83149" w:rsidRPr="00482793">
        <w:rPr>
          <w:rFonts w:ascii="Times New Roman" w:eastAsia="Times New Roman" w:hAnsi="Times New Roman" w:cs="Times New Roman"/>
          <w:sz w:val="24"/>
          <w:szCs w:val="24"/>
        </w:rPr>
        <w:t>abalone</w:t>
      </w:r>
      <w:r w:rsidRPr="00482793">
        <w:rPr>
          <w:rFonts w:ascii="Times New Roman" w:eastAsia="Times New Roman" w:hAnsi="Times New Roman" w:cs="Times New Roman"/>
          <w:sz w:val="24"/>
          <w:szCs w:val="24"/>
        </w:rPr>
        <w:t xml:space="preserve"> starved, or fed </w:t>
      </w:r>
      <w:r w:rsidR="00551FE5" w:rsidRPr="00482793">
        <w:rPr>
          <w:rFonts w:ascii="Times New Roman" w:eastAsia="Times New Roman" w:hAnsi="Times New Roman" w:cs="Times New Roman"/>
          <w:sz w:val="24"/>
          <w:szCs w:val="24"/>
        </w:rPr>
        <w:t>Kelp</w:t>
      </w:r>
      <w:r w:rsidR="00D8314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or mixed </w:t>
      </w:r>
      <w:r w:rsidR="00D83149" w:rsidRPr="00482793">
        <w:rPr>
          <w:rFonts w:ascii="Times New Roman" w:eastAsia="Times New Roman" w:hAnsi="Times New Roman" w:cs="Times New Roman"/>
          <w:sz w:val="24"/>
          <w:szCs w:val="24"/>
        </w:rPr>
        <w:t>diet</w:t>
      </w:r>
      <w:r w:rsidRPr="00482793">
        <w:rPr>
          <w:rFonts w:ascii="Times New Roman" w:eastAsia="Times New Roman" w:hAnsi="Times New Roman" w:cs="Times New Roman"/>
          <w:sz w:val="24"/>
          <w:szCs w:val="24"/>
        </w:rPr>
        <w:t xml:space="preserve">s. </w:t>
      </w:r>
      <w:r w:rsidR="00CF5E36" w:rsidRPr="00482793">
        <w:rPr>
          <w:rFonts w:ascii="Times New Roman" w:eastAsia="Times New Roman" w:hAnsi="Times New Roman" w:cs="Times New Roman"/>
          <w:sz w:val="24"/>
          <w:szCs w:val="24"/>
        </w:rPr>
        <w:t xml:space="preserve">The dotted line separates the starved treatment as it was not included in the analysis. </w:t>
      </w:r>
      <w:r w:rsidR="00D83149" w:rsidRPr="00482793">
        <w:rPr>
          <w:rFonts w:ascii="Times New Roman" w:eastAsia="Times New Roman" w:hAnsi="Times New Roman" w:cs="Times New Roman"/>
          <w:sz w:val="24"/>
          <w:szCs w:val="24"/>
        </w:rPr>
        <w:t xml:space="preserve">Bars represent the mean righting time for individuals in that treatment and </w:t>
      </w:r>
      <w:r w:rsidR="00CF5E36" w:rsidRPr="00482793">
        <w:rPr>
          <w:rFonts w:ascii="Times New Roman" w:eastAsia="Times New Roman" w:hAnsi="Times New Roman" w:cs="Times New Roman"/>
          <w:sz w:val="24"/>
          <w:szCs w:val="24"/>
        </w:rPr>
        <w:t>lines represent standard error.</w:t>
      </w:r>
    </w:p>
    <w:p w14:paraId="5B3AB26F" w14:textId="2FAA503F"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3</w:t>
      </w:r>
    </w:p>
    <w:p w14:paraId="5CB1A2A8" w14:textId="1AC6B49D" w:rsidR="00CF5E36"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tal </w:t>
      </w:r>
      <w:r w:rsidR="00694A0B">
        <w:rPr>
          <w:rFonts w:ascii="Times New Roman" w:eastAsia="Times New Roman" w:hAnsi="Times New Roman" w:cs="Times New Roman"/>
          <w:sz w:val="24"/>
          <w:szCs w:val="24"/>
        </w:rPr>
        <w:t xml:space="preserve">detrital </w:t>
      </w:r>
      <w:r w:rsidRPr="00482793">
        <w:rPr>
          <w:rFonts w:ascii="Times New Roman" w:eastAsia="Times New Roman" w:hAnsi="Times New Roman" w:cs="Times New Roman"/>
          <w:sz w:val="24"/>
          <w:szCs w:val="24"/>
        </w:rPr>
        <w:t xml:space="preserve">seaweed biomass consumed by Black abalone (A), Black turban snails (B), Striped shore crabs (C), and Blue banded hermit crabs (D) in </w:t>
      </w:r>
      <w:r w:rsidR="00C62843" w:rsidRPr="00482793">
        <w:rPr>
          <w:rFonts w:ascii="Times New Roman" w:eastAsia="Times New Roman" w:hAnsi="Times New Roman" w:cs="Times New Roman"/>
          <w:sz w:val="24"/>
          <w:szCs w:val="24"/>
        </w:rPr>
        <w:t>choice feeding experiments</w:t>
      </w:r>
      <w:r w:rsidRPr="00482793">
        <w:rPr>
          <w:rFonts w:ascii="Times New Roman" w:eastAsia="Times New Roman" w:hAnsi="Times New Roman" w:cs="Times New Roman"/>
          <w:sz w:val="24"/>
          <w:szCs w:val="24"/>
        </w:rPr>
        <w:t>. Lines inside boxes are median values, box limits are Q1 and Q3, and whiskers represent non</w:t>
      </w:r>
      <w:r w:rsidR="000D78E7"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outlier values. </w:t>
      </w:r>
      <w:r w:rsidR="001E23D5" w:rsidRPr="00482793">
        <w:rPr>
          <w:rFonts w:ascii="Times New Roman" w:eastAsia="Times New Roman" w:hAnsi="Times New Roman" w:cs="Times New Roman"/>
          <w:sz w:val="24"/>
          <w:szCs w:val="24"/>
        </w:rPr>
        <w:t xml:space="preserve">The black dots are </w:t>
      </w:r>
      <w:r w:rsidR="00E514EE" w:rsidRPr="00482793">
        <w:rPr>
          <w:rFonts w:ascii="Times New Roman" w:eastAsia="Times New Roman" w:hAnsi="Times New Roman" w:cs="Times New Roman"/>
          <w:sz w:val="24"/>
          <w:szCs w:val="24"/>
        </w:rPr>
        <w:t>outliers,</w:t>
      </w:r>
      <w:r w:rsidR="00E42C93" w:rsidRPr="00482793">
        <w:rPr>
          <w:rFonts w:ascii="Times New Roman" w:eastAsia="Times New Roman" w:hAnsi="Times New Roman" w:cs="Times New Roman"/>
          <w:sz w:val="24"/>
          <w:szCs w:val="24"/>
        </w:rPr>
        <w:t xml:space="preserve"> and the asterisks denote statistical significance (p&lt;0.05)</w:t>
      </w:r>
    </w:p>
    <w:p w14:paraId="20EEE737" w14:textId="35D7338A" w:rsidR="001E23D5"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 xml:space="preserve">ure </w:t>
      </w:r>
      <w:r w:rsidRPr="00482793">
        <w:rPr>
          <w:rFonts w:ascii="Times New Roman" w:eastAsia="Times New Roman" w:hAnsi="Times New Roman" w:cs="Times New Roman"/>
          <w:sz w:val="24"/>
          <w:szCs w:val="24"/>
        </w:rPr>
        <w:t>4</w:t>
      </w:r>
    </w:p>
    <w:p w14:paraId="5708D640" w14:textId="770112F6" w:rsidR="00DD6797"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 xml:space="preserve">Total </w:t>
      </w:r>
      <w:r w:rsidR="00D10493" w:rsidRPr="00482793">
        <w:rPr>
          <w:rFonts w:ascii="Times New Roman" w:eastAsia="Times New Roman" w:hAnsi="Times New Roman" w:cs="Times New Roman"/>
          <w:sz w:val="24"/>
          <w:szCs w:val="24"/>
        </w:rPr>
        <w:t xml:space="preserve">mass of artificial foods made from detritus (either </w:t>
      </w:r>
      <w:r w:rsidR="00551FE5" w:rsidRPr="00482793">
        <w:rPr>
          <w:rFonts w:ascii="Times New Roman" w:eastAsia="Times New Roman" w:hAnsi="Times New Roman" w:cs="Times New Roman"/>
          <w:sz w:val="24"/>
          <w:szCs w:val="24"/>
        </w:rPr>
        <w:t>Kelp</w:t>
      </w:r>
      <w:r w:rsidR="000D78E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D10493" w:rsidRPr="00482793">
        <w:rPr>
          <w:rFonts w:ascii="Times New Roman" w:eastAsia="Times New Roman" w:hAnsi="Times New Roman" w:cs="Times New Roman"/>
          <w:sz w:val="24"/>
          <w:szCs w:val="24"/>
        </w:rPr>
        <w:t>)</w:t>
      </w:r>
      <w:r w:rsidR="000D78E7" w:rsidRPr="00482793">
        <w:rPr>
          <w:rFonts w:ascii="Times New Roman" w:eastAsia="Times New Roman" w:hAnsi="Times New Roman" w:cs="Times New Roman"/>
          <w:sz w:val="24"/>
          <w:szCs w:val="24"/>
        </w:rPr>
        <w:t xml:space="preserve"> and </w:t>
      </w:r>
      <w:r w:rsidR="0032142F" w:rsidRPr="00482793">
        <w:rPr>
          <w:rFonts w:ascii="Times New Roman" w:eastAsia="Times New Roman" w:hAnsi="Times New Roman" w:cs="Times New Roman"/>
          <w:i/>
          <w:iCs/>
          <w:sz w:val="24"/>
          <w:szCs w:val="24"/>
        </w:rPr>
        <w:t>C. clavulatum</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Ulva spp.</w:t>
      </w:r>
      <w:r w:rsidR="000D78E7" w:rsidRPr="00482793">
        <w:rPr>
          <w:rFonts w:ascii="Times New Roman" w:eastAsia="Times New Roman" w:hAnsi="Times New Roman" w:cs="Times New Roman"/>
          <w:i/>
          <w:iCs/>
          <w:sz w:val="24"/>
          <w:szCs w:val="24"/>
        </w:rPr>
        <w:t xml:space="preserve">, </w:t>
      </w:r>
      <w:r w:rsidR="000D78E7" w:rsidRPr="00482793">
        <w:rPr>
          <w:rFonts w:ascii="Times New Roman" w:eastAsia="Times New Roman" w:hAnsi="Times New Roman" w:cs="Times New Roman"/>
          <w:sz w:val="24"/>
          <w:szCs w:val="24"/>
        </w:rPr>
        <w:t>and</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S. compressa</w:t>
      </w:r>
      <w:r w:rsidR="0032142F" w:rsidRPr="00482793">
        <w:rPr>
          <w:rFonts w:ascii="Times New Roman" w:eastAsia="Times New Roman" w:hAnsi="Times New Roman" w:cs="Times New Roman"/>
          <w:sz w:val="24"/>
          <w:szCs w:val="24"/>
        </w:rPr>
        <w:t xml:space="preserve"> </w:t>
      </w:r>
      <w:r w:rsidR="000D78E7" w:rsidRPr="00482793">
        <w:rPr>
          <w:rFonts w:ascii="Times New Roman" w:eastAsia="Times New Roman" w:hAnsi="Times New Roman" w:cs="Times New Roman"/>
          <w:sz w:val="24"/>
          <w:szCs w:val="24"/>
        </w:rPr>
        <w:t xml:space="preserve">consumed </w:t>
      </w:r>
      <w:r w:rsidRPr="00482793">
        <w:rPr>
          <w:rFonts w:ascii="Times New Roman" w:eastAsia="Times New Roman" w:hAnsi="Times New Roman" w:cs="Times New Roman"/>
          <w:sz w:val="24"/>
          <w:szCs w:val="24"/>
        </w:rPr>
        <w:t xml:space="preserve">by assemblage of consumers in native and invasive wrack treatments. </w:t>
      </w:r>
      <w:r w:rsidR="001E23D5" w:rsidRPr="00482793">
        <w:rPr>
          <w:rFonts w:ascii="Times New Roman" w:eastAsia="Times New Roman" w:hAnsi="Times New Roman" w:cs="Times New Roman"/>
          <w:sz w:val="24"/>
          <w:szCs w:val="24"/>
        </w:rPr>
        <w:t>The l</w:t>
      </w:r>
      <w:r w:rsidR="000D78E7" w:rsidRPr="00482793">
        <w:rPr>
          <w:rFonts w:ascii="Times New Roman" w:eastAsia="Times New Roman" w:hAnsi="Times New Roman" w:cs="Times New Roman"/>
          <w:sz w:val="24"/>
          <w:szCs w:val="24"/>
        </w:rPr>
        <w:t xml:space="preserve">ines inside boxes are median values, box limits are Q1 and Q3, and whiskers represent non outlier values. </w:t>
      </w:r>
      <w:r w:rsidR="001E23D5" w:rsidRPr="00482793">
        <w:rPr>
          <w:rFonts w:ascii="Times New Roman" w:eastAsia="Times New Roman" w:hAnsi="Times New Roman" w:cs="Times New Roman"/>
          <w:sz w:val="24"/>
          <w:szCs w:val="24"/>
        </w:rPr>
        <w:t>The b</w:t>
      </w:r>
      <w:r w:rsidR="000D78E7" w:rsidRPr="00482793">
        <w:rPr>
          <w:rFonts w:ascii="Times New Roman" w:eastAsia="Times New Roman" w:hAnsi="Times New Roman" w:cs="Times New Roman"/>
          <w:sz w:val="24"/>
          <w:szCs w:val="24"/>
        </w:rPr>
        <w:t xml:space="preserve">lack dots </w:t>
      </w:r>
      <w:r w:rsidR="001E23D5" w:rsidRPr="00482793">
        <w:rPr>
          <w:rFonts w:ascii="Times New Roman" w:eastAsia="Times New Roman" w:hAnsi="Times New Roman" w:cs="Times New Roman"/>
          <w:sz w:val="24"/>
          <w:szCs w:val="24"/>
        </w:rPr>
        <w:t>are</w:t>
      </w:r>
      <w:r w:rsidR="000D78E7" w:rsidRPr="00482793">
        <w:rPr>
          <w:rFonts w:ascii="Times New Roman" w:eastAsia="Times New Roman" w:hAnsi="Times New Roman" w:cs="Times New Roman"/>
          <w:sz w:val="24"/>
          <w:szCs w:val="24"/>
        </w:rPr>
        <w:t xml:space="preserve"> outliers.</w:t>
      </w:r>
    </w:p>
    <w:p w14:paraId="1F38A7F4" w14:textId="77777777" w:rsidR="001E23D5" w:rsidRDefault="001E23D5" w:rsidP="004628A7">
      <w:pPr>
        <w:spacing w:line="480" w:lineRule="auto"/>
        <w:jc w:val="both"/>
        <w:rPr>
          <w:rFonts w:ascii="Times New Roman" w:eastAsia="Times New Roman" w:hAnsi="Times New Roman" w:cs="Times New Roman"/>
          <w:sz w:val="24"/>
          <w:szCs w:val="24"/>
        </w:rPr>
      </w:pPr>
    </w:p>
    <w:p w14:paraId="2FAC3BCC" w14:textId="77777777" w:rsidR="00495997" w:rsidRDefault="00495997" w:rsidP="004628A7">
      <w:pPr>
        <w:spacing w:line="480" w:lineRule="auto"/>
        <w:jc w:val="both"/>
        <w:rPr>
          <w:rFonts w:ascii="Times New Roman" w:eastAsia="Times New Roman" w:hAnsi="Times New Roman" w:cs="Times New Roman"/>
          <w:sz w:val="24"/>
          <w:szCs w:val="24"/>
        </w:rPr>
      </w:pPr>
    </w:p>
    <w:p w14:paraId="6E760E2A" w14:textId="77777777" w:rsidR="00495997" w:rsidRDefault="00495997" w:rsidP="004628A7">
      <w:pPr>
        <w:spacing w:line="480" w:lineRule="auto"/>
        <w:jc w:val="both"/>
        <w:rPr>
          <w:rFonts w:ascii="Times New Roman" w:eastAsia="Times New Roman" w:hAnsi="Times New Roman" w:cs="Times New Roman"/>
          <w:sz w:val="24"/>
          <w:szCs w:val="24"/>
        </w:rPr>
      </w:pPr>
    </w:p>
    <w:p w14:paraId="1E308D85" w14:textId="77777777" w:rsidR="00495997" w:rsidRDefault="00495997" w:rsidP="004628A7">
      <w:pPr>
        <w:spacing w:line="480" w:lineRule="auto"/>
        <w:jc w:val="both"/>
        <w:rPr>
          <w:rFonts w:ascii="Times New Roman" w:eastAsia="Times New Roman" w:hAnsi="Times New Roman" w:cs="Times New Roman"/>
          <w:sz w:val="24"/>
          <w:szCs w:val="24"/>
        </w:rPr>
      </w:pPr>
    </w:p>
    <w:p w14:paraId="18A10825" w14:textId="77777777" w:rsidR="00495997" w:rsidRDefault="00495997" w:rsidP="004628A7">
      <w:pPr>
        <w:spacing w:line="480" w:lineRule="auto"/>
        <w:jc w:val="both"/>
        <w:rPr>
          <w:rFonts w:ascii="Times New Roman" w:eastAsia="Times New Roman" w:hAnsi="Times New Roman" w:cs="Times New Roman"/>
          <w:sz w:val="24"/>
          <w:szCs w:val="24"/>
        </w:rPr>
      </w:pPr>
    </w:p>
    <w:p w14:paraId="146F7748" w14:textId="77777777" w:rsidR="00495997" w:rsidRDefault="00495997" w:rsidP="004628A7">
      <w:pPr>
        <w:spacing w:line="480" w:lineRule="auto"/>
        <w:jc w:val="both"/>
        <w:rPr>
          <w:rFonts w:ascii="Times New Roman" w:eastAsia="Times New Roman" w:hAnsi="Times New Roman" w:cs="Times New Roman"/>
          <w:sz w:val="24"/>
          <w:szCs w:val="24"/>
        </w:rPr>
      </w:pPr>
    </w:p>
    <w:p w14:paraId="434EA465" w14:textId="77777777" w:rsidR="00495997" w:rsidRDefault="00495997" w:rsidP="004628A7">
      <w:pPr>
        <w:spacing w:line="480" w:lineRule="auto"/>
        <w:jc w:val="both"/>
        <w:rPr>
          <w:rFonts w:ascii="Times New Roman" w:eastAsia="Times New Roman" w:hAnsi="Times New Roman" w:cs="Times New Roman"/>
          <w:sz w:val="24"/>
          <w:szCs w:val="24"/>
        </w:rPr>
      </w:pPr>
    </w:p>
    <w:p w14:paraId="78485042" w14:textId="77777777" w:rsidR="00495997" w:rsidRDefault="00495997" w:rsidP="004628A7">
      <w:pPr>
        <w:spacing w:line="480" w:lineRule="auto"/>
        <w:jc w:val="both"/>
        <w:rPr>
          <w:rFonts w:ascii="Times New Roman" w:eastAsia="Times New Roman" w:hAnsi="Times New Roman" w:cs="Times New Roman"/>
          <w:sz w:val="24"/>
          <w:szCs w:val="24"/>
        </w:rPr>
      </w:pPr>
    </w:p>
    <w:p w14:paraId="174F8B08" w14:textId="77777777" w:rsidR="00495997" w:rsidRDefault="00495997" w:rsidP="004628A7">
      <w:pPr>
        <w:spacing w:line="480" w:lineRule="auto"/>
        <w:jc w:val="both"/>
        <w:rPr>
          <w:rFonts w:ascii="Times New Roman" w:eastAsia="Times New Roman" w:hAnsi="Times New Roman" w:cs="Times New Roman"/>
          <w:sz w:val="24"/>
          <w:szCs w:val="24"/>
        </w:rPr>
      </w:pPr>
    </w:p>
    <w:p w14:paraId="02AE424F" w14:textId="77777777" w:rsidR="00495997" w:rsidRDefault="00495997" w:rsidP="004628A7">
      <w:pPr>
        <w:spacing w:line="480" w:lineRule="auto"/>
        <w:jc w:val="both"/>
        <w:rPr>
          <w:rFonts w:ascii="Times New Roman" w:eastAsia="Times New Roman" w:hAnsi="Times New Roman" w:cs="Times New Roman"/>
          <w:sz w:val="24"/>
          <w:szCs w:val="24"/>
        </w:rPr>
      </w:pPr>
    </w:p>
    <w:p w14:paraId="088E9D9D" w14:textId="77777777" w:rsidR="00495997" w:rsidRDefault="00495997" w:rsidP="004628A7">
      <w:pPr>
        <w:spacing w:line="480" w:lineRule="auto"/>
        <w:jc w:val="both"/>
        <w:rPr>
          <w:rFonts w:ascii="Times New Roman" w:eastAsia="Times New Roman" w:hAnsi="Times New Roman" w:cs="Times New Roman"/>
          <w:sz w:val="24"/>
          <w:szCs w:val="24"/>
        </w:rPr>
      </w:pPr>
    </w:p>
    <w:p w14:paraId="50338F46" w14:textId="77777777" w:rsidR="00495997" w:rsidRDefault="00495997" w:rsidP="004628A7">
      <w:pPr>
        <w:spacing w:line="480" w:lineRule="auto"/>
        <w:jc w:val="both"/>
        <w:rPr>
          <w:rFonts w:ascii="Times New Roman" w:eastAsia="Times New Roman" w:hAnsi="Times New Roman" w:cs="Times New Roman"/>
          <w:sz w:val="24"/>
          <w:szCs w:val="24"/>
        </w:rPr>
      </w:pPr>
    </w:p>
    <w:p w14:paraId="191A45FE" w14:textId="77777777" w:rsidR="00495997" w:rsidRDefault="00495997" w:rsidP="004628A7">
      <w:pPr>
        <w:spacing w:line="480" w:lineRule="auto"/>
        <w:jc w:val="both"/>
        <w:rPr>
          <w:rFonts w:ascii="Times New Roman" w:eastAsia="Times New Roman" w:hAnsi="Times New Roman" w:cs="Times New Roman"/>
          <w:sz w:val="24"/>
          <w:szCs w:val="24"/>
        </w:rPr>
      </w:pPr>
    </w:p>
    <w:p w14:paraId="23E8BB7B" w14:textId="77777777" w:rsidR="00495997" w:rsidRDefault="00495997" w:rsidP="004628A7">
      <w:pPr>
        <w:spacing w:line="480" w:lineRule="auto"/>
        <w:jc w:val="both"/>
        <w:rPr>
          <w:rFonts w:ascii="Times New Roman" w:eastAsia="Times New Roman" w:hAnsi="Times New Roman" w:cs="Times New Roman"/>
          <w:sz w:val="24"/>
          <w:szCs w:val="24"/>
        </w:rPr>
      </w:pPr>
    </w:p>
    <w:p w14:paraId="09EF5B66" w14:textId="77777777" w:rsidR="00495997" w:rsidRDefault="00495997" w:rsidP="004628A7">
      <w:pPr>
        <w:spacing w:line="480" w:lineRule="auto"/>
        <w:jc w:val="both"/>
        <w:rPr>
          <w:rFonts w:ascii="Times New Roman" w:eastAsia="Times New Roman" w:hAnsi="Times New Roman" w:cs="Times New Roman"/>
          <w:sz w:val="24"/>
          <w:szCs w:val="24"/>
        </w:rPr>
      </w:pPr>
    </w:p>
    <w:p w14:paraId="1063FD47" w14:textId="77777777" w:rsidR="00495997" w:rsidRDefault="00495997" w:rsidP="004628A7">
      <w:pPr>
        <w:spacing w:line="480" w:lineRule="auto"/>
        <w:jc w:val="both"/>
        <w:rPr>
          <w:rFonts w:ascii="Times New Roman" w:eastAsia="Times New Roman" w:hAnsi="Times New Roman" w:cs="Times New Roman"/>
          <w:sz w:val="24"/>
          <w:szCs w:val="24"/>
        </w:rPr>
      </w:pPr>
    </w:p>
    <w:p w14:paraId="2911BA76" w14:textId="77777777" w:rsidR="00495997" w:rsidRDefault="00495997" w:rsidP="004628A7">
      <w:pPr>
        <w:spacing w:line="480" w:lineRule="auto"/>
        <w:jc w:val="both"/>
        <w:rPr>
          <w:rFonts w:ascii="Times New Roman" w:eastAsia="Times New Roman" w:hAnsi="Times New Roman" w:cs="Times New Roman"/>
          <w:sz w:val="24"/>
          <w:szCs w:val="24"/>
        </w:rPr>
      </w:pPr>
    </w:p>
    <w:p w14:paraId="1D7D0EB8" w14:textId="77777777" w:rsidR="00495997" w:rsidRDefault="00495997" w:rsidP="004628A7">
      <w:pPr>
        <w:spacing w:line="480" w:lineRule="auto"/>
        <w:jc w:val="both"/>
        <w:rPr>
          <w:rFonts w:ascii="Times New Roman" w:eastAsia="Times New Roman" w:hAnsi="Times New Roman" w:cs="Times New Roman"/>
          <w:sz w:val="24"/>
          <w:szCs w:val="24"/>
        </w:rPr>
      </w:pPr>
    </w:p>
    <w:p w14:paraId="61392B36" w14:textId="77777777" w:rsidR="00495997" w:rsidRPr="00482793" w:rsidRDefault="00495997" w:rsidP="004628A7">
      <w:pPr>
        <w:spacing w:line="480" w:lineRule="auto"/>
        <w:jc w:val="both"/>
        <w:rPr>
          <w:rFonts w:ascii="Times New Roman" w:eastAsia="Times New Roman" w:hAnsi="Times New Roman" w:cs="Times New Roman"/>
          <w:sz w:val="24"/>
          <w:szCs w:val="24"/>
        </w:rPr>
      </w:pPr>
    </w:p>
    <w:p w14:paraId="2E81F431" w14:textId="77777777" w:rsidR="00DD6797" w:rsidRPr="00482793" w:rsidRDefault="00ED0B6E" w:rsidP="004628A7">
      <w:pPr>
        <w:spacing w:line="480" w:lineRule="auto"/>
        <w:jc w:val="both"/>
        <w:rPr>
          <w:rFonts w:ascii="Times New Roman" w:eastAsia="Times New Roman" w:hAnsi="Times New Roman" w:cs="Times New Roman"/>
          <w:b/>
          <w:bCs/>
          <w:sz w:val="24"/>
          <w:szCs w:val="24"/>
        </w:rPr>
      </w:pPr>
      <w:commentRangeStart w:id="30"/>
      <w:r w:rsidRPr="00482793">
        <w:rPr>
          <w:rFonts w:ascii="Times New Roman" w:eastAsia="Times New Roman" w:hAnsi="Times New Roman" w:cs="Times New Roman"/>
          <w:b/>
          <w:bCs/>
          <w:sz w:val="24"/>
          <w:szCs w:val="24"/>
        </w:rPr>
        <w:lastRenderedPageBreak/>
        <w:t>Figures</w:t>
      </w:r>
      <w:commentRangeEnd w:id="30"/>
      <w:r w:rsidR="009F3248">
        <w:rPr>
          <w:rStyle w:val="CommentReference"/>
        </w:rPr>
        <w:commentReference w:id="30"/>
      </w:r>
      <w:r w:rsidR="00DD6797" w:rsidRPr="00482793">
        <w:rPr>
          <w:rFonts w:ascii="Times New Roman" w:eastAsia="Times New Roman" w:hAnsi="Times New Roman" w:cs="Times New Roman"/>
          <w:b/>
          <w:bCs/>
          <w:sz w:val="24"/>
          <w:szCs w:val="24"/>
        </w:rPr>
        <w:t xml:space="preserve"> </w:t>
      </w:r>
    </w:p>
    <w:p w14:paraId="0B05754F" w14:textId="057273E0" w:rsidR="00DD6797" w:rsidRPr="00482793" w:rsidRDefault="00FD3481"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ure</w:t>
      </w:r>
      <w:r w:rsidR="00DD6797" w:rsidRPr="00482793">
        <w:rPr>
          <w:rFonts w:ascii="Times New Roman" w:eastAsia="Times New Roman" w:hAnsi="Times New Roman" w:cs="Times New Roman"/>
          <w:sz w:val="24"/>
          <w:szCs w:val="24"/>
        </w:rPr>
        <w:t xml:space="preserve"> 1</w:t>
      </w:r>
    </w:p>
    <w:p w14:paraId="68AB8613" w14:textId="489754A5" w:rsidR="00FD3481" w:rsidRPr="00482793" w:rsidRDefault="00F314C2" w:rsidP="004628A7">
      <w:pPr>
        <w:spacing w:line="480" w:lineRule="auto"/>
        <w:jc w:val="both"/>
        <w:rPr>
          <w:rFonts w:ascii="Times New Roman" w:eastAsia="Times New Roman" w:hAnsi="Times New Roman" w:cs="Times New Roman"/>
          <w:b/>
          <w:bCs/>
          <w:sz w:val="24"/>
          <w:szCs w:val="24"/>
        </w:rPr>
      </w:pPr>
      <w:commentRangeStart w:id="31"/>
      <w:r w:rsidRPr="00482793">
        <w:rPr>
          <w:rFonts w:ascii="Times New Roman" w:eastAsia="Times New Roman" w:hAnsi="Times New Roman" w:cs="Times New Roman"/>
          <w:b/>
          <w:bCs/>
          <w:noProof/>
          <w:sz w:val="24"/>
          <w:szCs w:val="24"/>
        </w:rPr>
        <w:drawing>
          <wp:inline distT="0" distB="0" distL="0" distR="0" wp14:anchorId="70970A84" wp14:editId="447B188D">
            <wp:extent cx="6152147" cy="6658252"/>
            <wp:effectExtent l="0" t="0" r="0" b="0"/>
            <wp:docPr id="1005316641" name="Picture 1" descr="A graph of a butterf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16641" name="Picture 1" descr="A graph of a butterfly&#10;&#10;Description automatically generated"/>
                    <pic:cNvPicPr/>
                  </pic:nvPicPr>
                  <pic:blipFill>
                    <a:blip r:embed="rId12"/>
                    <a:stretch>
                      <a:fillRect/>
                    </a:stretch>
                  </pic:blipFill>
                  <pic:spPr>
                    <a:xfrm>
                      <a:off x="0" y="0"/>
                      <a:ext cx="6159367" cy="6666066"/>
                    </a:xfrm>
                    <a:prstGeom prst="rect">
                      <a:avLst/>
                    </a:prstGeom>
                  </pic:spPr>
                </pic:pic>
              </a:graphicData>
            </a:graphic>
          </wp:inline>
        </w:drawing>
      </w:r>
      <w:commentRangeEnd w:id="31"/>
      <w:r w:rsidR="00694A0B">
        <w:rPr>
          <w:rStyle w:val="CommentReference"/>
        </w:rPr>
        <w:commentReference w:id="31"/>
      </w:r>
    </w:p>
    <w:p w14:paraId="3CBB805E" w14:textId="5998D124" w:rsidR="00DD6797"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D4F1F74"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482793" w:rsidRDefault="002329A0"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2</w:t>
      </w:r>
    </w:p>
    <w:p w14:paraId="0CFBE710" w14:textId="1055B0C7" w:rsidR="00ED0B6E" w:rsidRPr="00482793" w:rsidRDefault="00F314C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rPr>
        <w:drawing>
          <wp:inline distT="0" distB="0" distL="0" distR="0" wp14:anchorId="426B8D85" wp14:editId="176311E7">
            <wp:extent cx="6259810" cy="3705727"/>
            <wp:effectExtent l="0" t="0" r="1905" b="3175"/>
            <wp:docPr id="540446229"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46229" name="Picture 1" descr="A graph of different sizes and colors&#10;&#10;Description automatically generated with medium confidence"/>
                    <pic:cNvPicPr/>
                  </pic:nvPicPr>
                  <pic:blipFill>
                    <a:blip r:embed="rId13"/>
                    <a:stretch>
                      <a:fillRect/>
                    </a:stretch>
                  </pic:blipFill>
                  <pic:spPr>
                    <a:xfrm>
                      <a:off x="0" y="0"/>
                      <a:ext cx="6266858" cy="3709900"/>
                    </a:xfrm>
                    <a:prstGeom prst="rect">
                      <a:avLst/>
                    </a:prstGeom>
                  </pic:spPr>
                </pic:pic>
              </a:graphicData>
            </a:graphic>
          </wp:inline>
        </w:drawing>
      </w:r>
    </w:p>
    <w:p w14:paraId="6236425C"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7F3958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4F19AF54"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AEC5F06"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E48C41D"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585FAD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21204FB" w14:textId="77777777" w:rsidR="004628A7"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C28719" w14:textId="77777777" w:rsidR="00495997"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881E409" w14:textId="77777777" w:rsidR="00495997" w:rsidRPr="00482793"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E0D99A" w14:textId="77777777" w:rsidR="004628A7" w:rsidRPr="00482793" w:rsidRDefault="004628A7"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29D02F4" w14:textId="77777777" w:rsidR="00727C02"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w:t>
      </w:r>
      <w:r w:rsidR="001B5FD1" w:rsidRPr="00482793">
        <w:rPr>
          <w:rFonts w:ascii="Times New Roman" w:eastAsia="Times New Roman" w:hAnsi="Times New Roman" w:cs="Times New Roman"/>
          <w:sz w:val="24"/>
          <w:szCs w:val="24"/>
        </w:rPr>
        <w:t>igure</w:t>
      </w:r>
      <w:r w:rsidRPr="00482793">
        <w:rPr>
          <w:rFonts w:ascii="Times New Roman" w:eastAsia="Times New Roman" w:hAnsi="Times New Roman" w:cs="Times New Roman"/>
          <w:sz w:val="24"/>
          <w:szCs w:val="24"/>
        </w:rPr>
        <w:t xml:space="preserve"> 3      </w:t>
      </w:r>
    </w:p>
    <w:p w14:paraId="50E100C4" w14:textId="3320F6C7" w:rsidR="00727C02" w:rsidRPr="00482793" w:rsidRDefault="00727C02"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rPr>
        <w:drawing>
          <wp:inline distT="0" distB="0" distL="0" distR="0" wp14:anchorId="26B54A3C" wp14:editId="2665437A">
            <wp:extent cx="4724400" cy="7681566"/>
            <wp:effectExtent l="0" t="0" r="0" b="2540"/>
            <wp:docPr id="1943470124" name="Picture 1" descr="A graph of seaweed and cra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470124" name="Picture 1" descr="A graph of seaweed and crab&#10;&#10;Description automatically generated"/>
                    <pic:cNvPicPr/>
                  </pic:nvPicPr>
                  <pic:blipFill>
                    <a:blip r:embed="rId14"/>
                    <a:stretch>
                      <a:fillRect/>
                    </a:stretch>
                  </pic:blipFill>
                  <pic:spPr>
                    <a:xfrm>
                      <a:off x="0" y="0"/>
                      <a:ext cx="4757269" cy="7735008"/>
                    </a:xfrm>
                    <a:prstGeom prst="rect">
                      <a:avLst/>
                    </a:prstGeom>
                  </pic:spPr>
                </pic:pic>
              </a:graphicData>
            </a:graphic>
          </wp:inline>
        </w:drawing>
      </w:r>
      <w:r w:rsidR="00DD6797" w:rsidRPr="00482793">
        <w:rPr>
          <w:rFonts w:ascii="Times New Roman" w:eastAsia="Times New Roman" w:hAnsi="Times New Roman" w:cs="Times New Roman"/>
          <w:sz w:val="24"/>
          <w:szCs w:val="24"/>
        </w:rPr>
        <w:t xml:space="preserve">      </w:t>
      </w:r>
    </w:p>
    <w:p w14:paraId="691E2BEF" w14:textId="431ECE63" w:rsidR="002F7B35" w:rsidRPr="00482793" w:rsidRDefault="002F7B35"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4</w:t>
      </w:r>
    </w:p>
    <w:p w14:paraId="71D9CFF8" w14:textId="19E1DEE2" w:rsidR="007B166E" w:rsidRPr="00482793" w:rsidRDefault="00727C0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hAnsi="Times New Roman" w:cs="Times New Roman"/>
          <w:noProof/>
          <w:sz w:val="24"/>
          <w:szCs w:val="24"/>
        </w:rPr>
        <w:drawing>
          <wp:inline distT="0" distB="0" distL="0" distR="0" wp14:anchorId="03B8CCDE" wp14:editId="17F26128">
            <wp:extent cx="6124148" cy="3930316"/>
            <wp:effectExtent l="0" t="0" r="0" b="0"/>
            <wp:docPr id="1877722811" name="Picture 1" descr="A graph showing different type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722811" name="Picture 1" descr="A graph showing different types of treatment&#10;&#10;Description automatically generated with medium confidence"/>
                    <pic:cNvPicPr/>
                  </pic:nvPicPr>
                  <pic:blipFill>
                    <a:blip r:embed="rId15"/>
                    <a:stretch>
                      <a:fillRect/>
                    </a:stretch>
                  </pic:blipFill>
                  <pic:spPr>
                    <a:xfrm>
                      <a:off x="0" y="0"/>
                      <a:ext cx="6130260" cy="3934238"/>
                    </a:xfrm>
                    <a:prstGeom prst="rect">
                      <a:avLst/>
                    </a:prstGeom>
                  </pic:spPr>
                </pic:pic>
              </a:graphicData>
            </a:graphic>
          </wp:inline>
        </w:drawing>
      </w:r>
      <w:r w:rsidR="008C128E" w:rsidRPr="00482793">
        <w:rPr>
          <w:rFonts w:ascii="Times New Roman" w:hAnsi="Times New Roman" w:cs="Times New Roman"/>
          <w:noProof/>
          <w:sz w:val="24"/>
          <w:szCs w:val="24"/>
        </w:rPr>
        <w:t xml:space="preserve"> </w:t>
      </w:r>
    </w:p>
    <w:sectPr w:rsidR="007B166E" w:rsidRPr="00482793" w:rsidSect="00C109A2">
      <w:headerReference w:type="default" r:id="rId16"/>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Edwards" w:date="2024-01-05T15:20:00Z" w:initials="ME">
    <w:p w14:paraId="18CA4B8B" w14:textId="77777777" w:rsidR="005C1B97" w:rsidRDefault="005C1B97" w:rsidP="00BB622A">
      <w:pPr>
        <w:pStyle w:val="CommentText"/>
      </w:pPr>
      <w:r>
        <w:rPr>
          <w:rStyle w:val="CommentReference"/>
        </w:rPr>
        <w:annotationRef/>
      </w:r>
      <w:r>
        <w:t>Generally  kelp is not capitalized.</w:t>
      </w:r>
    </w:p>
  </w:comment>
  <w:comment w:id="1" w:author="Matthew Edwards" w:date="2024-01-05T15:19:00Z" w:initials="ME">
    <w:p w14:paraId="60629748" w14:textId="78243639" w:rsidR="005C1B97" w:rsidRDefault="005C1B97" w:rsidP="00D868FC">
      <w:pPr>
        <w:pStyle w:val="CommentText"/>
      </w:pPr>
      <w:r>
        <w:rPr>
          <w:rStyle w:val="CommentReference"/>
        </w:rPr>
        <w:annotationRef/>
      </w:r>
      <w:r>
        <w:t>Why capitalized? Generally these are not.</w:t>
      </w:r>
    </w:p>
  </w:comment>
  <w:comment w:id="2" w:author="Matthew Edwards" w:date="2024-01-05T15:20:00Z" w:initials="ME">
    <w:p w14:paraId="02449AEB" w14:textId="77777777" w:rsidR="005C1B97" w:rsidRDefault="005C1B97" w:rsidP="00696954">
      <w:pPr>
        <w:pStyle w:val="CommentText"/>
      </w:pPr>
      <w:r>
        <w:rPr>
          <w:rStyle w:val="CommentReference"/>
        </w:rPr>
        <w:annotationRef/>
      </w:r>
      <w:r>
        <w:t>I would alphabetize</w:t>
      </w:r>
    </w:p>
  </w:comment>
  <w:comment w:id="3" w:author="Matthew Edwards" w:date="2024-01-07T16:08:00Z" w:initials="ME">
    <w:p w14:paraId="74B5B8AD" w14:textId="77777777" w:rsidR="00A97E68" w:rsidRDefault="00A97E68" w:rsidP="006F2944">
      <w:pPr>
        <w:pStyle w:val="CommentText"/>
      </w:pPr>
      <w:r>
        <w:rPr>
          <w:rStyle w:val="CommentReference"/>
        </w:rPr>
        <w:annotationRef/>
      </w:r>
      <w:r>
        <w:t xml:space="preserve">I am not a fan of starting  anew paragraph with Such...this seems to be a continuation of previous thought now a intro to a new paragraph. </w:t>
      </w:r>
    </w:p>
  </w:comment>
  <w:comment w:id="4" w:author="Matthew Edwards" w:date="2024-01-07T16:08:00Z" w:initials="ME">
    <w:p w14:paraId="3DEE1428" w14:textId="77777777" w:rsidR="00A97E68" w:rsidRDefault="00A97E68" w:rsidP="00D05BCD">
      <w:pPr>
        <w:pStyle w:val="CommentText"/>
      </w:pPr>
      <w:r>
        <w:rPr>
          <w:rStyle w:val="CommentReference"/>
        </w:rPr>
        <w:annotationRef/>
      </w:r>
      <w:r>
        <w:t>With only two examples, do you need to number them?</w:t>
      </w:r>
    </w:p>
  </w:comment>
  <w:comment w:id="7" w:author="Matthew Edwards" w:date="2024-01-07T16:09:00Z" w:initials="ME">
    <w:p w14:paraId="4A4D3DE6" w14:textId="77777777" w:rsidR="00A97E68" w:rsidRDefault="00A97E68" w:rsidP="006722D4">
      <w:pPr>
        <w:pStyle w:val="CommentText"/>
      </w:pPr>
      <w:r>
        <w:rPr>
          <w:rStyle w:val="CommentReference"/>
        </w:rPr>
        <w:annotationRef/>
      </w:r>
      <w:r>
        <w:t>Making this agree with the way its references next.</w:t>
      </w:r>
    </w:p>
  </w:comment>
  <w:comment w:id="12" w:author="Matthew Edwards" w:date="2024-01-07T16:15:00Z" w:initials="ME">
    <w:p w14:paraId="3ACCCA20" w14:textId="77777777" w:rsidR="00A97E68" w:rsidRDefault="00A97E68" w:rsidP="00176898">
      <w:pPr>
        <w:pStyle w:val="CommentText"/>
      </w:pPr>
      <w:r>
        <w:rPr>
          <w:rStyle w:val="CommentReference"/>
        </w:rPr>
        <w:annotationRef/>
      </w:r>
      <w:r>
        <w:t>Since Ecology is global journal, you might say that this was also southern Cal.</w:t>
      </w:r>
    </w:p>
  </w:comment>
  <w:comment w:id="13" w:author="Matthew Edwards" w:date="2024-01-07T16:18:00Z" w:initials="ME">
    <w:p w14:paraId="4477486B" w14:textId="77777777" w:rsidR="00A97E68" w:rsidRDefault="00A97E68" w:rsidP="00AF0951">
      <w:pPr>
        <w:pStyle w:val="CommentText"/>
      </w:pPr>
      <w:r>
        <w:rPr>
          <w:rStyle w:val="CommentReference"/>
        </w:rPr>
        <w:annotationRef/>
      </w:r>
      <w:r>
        <w:t>I was not aware of this. You do not mean Cabrillo do you?</w:t>
      </w:r>
    </w:p>
  </w:comment>
  <w:comment w:id="14" w:author="Matthew Edwards" w:date="2024-01-07T16:18:00Z" w:initials="ME">
    <w:p w14:paraId="703D6FBF" w14:textId="77777777" w:rsidR="009F3248" w:rsidRDefault="009F3248" w:rsidP="00BC0DAD">
      <w:pPr>
        <w:pStyle w:val="CommentText"/>
      </w:pPr>
      <w:r>
        <w:rPr>
          <w:rStyle w:val="CommentReference"/>
        </w:rPr>
        <w:annotationRef/>
      </w:r>
      <w:r>
        <w:t>I would combine this wit preceding paragraph.</w:t>
      </w:r>
    </w:p>
  </w:comment>
  <w:comment w:id="15" w:author="Matthew Edwards" w:date="2024-01-07T16:20:00Z" w:initials="ME">
    <w:p w14:paraId="58F55F1E" w14:textId="77777777" w:rsidR="009F3248" w:rsidRDefault="009F3248" w:rsidP="00BD5BE9">
      <w:pPr>
        <w:pStyle w:val="CommentText"/>
      </w:pPr>
      <w:r>
        <w:rPr>
          <w:rStyle w:val="CommentReference"/>
        </w:rPr>
        <w:annotationRef/>
      </w:r>
      <w:r>
        <w:t>From my read you mean ANCOVA not LMEM.</w:t>
      </w:r>
    </w:p>
  </w:comment>
  <w:comment w:id="16" w:author="Matthew Edwards" w:date="2024-01-07T16:20:00Z" w:initials="ME">
    <w:p w14:paraId="09B17008" w14:textId="788F8B76" w:rsidR="009F3248" w:rsidRDefault="009F3248" w:rsidP="00B455A9">
      <w:pPr>
        <w:pStyle w:val="CommentText"/>
      </w:pPr>
      <w:r>
        <w:rPr>
          <w:rStyle w:val="CommentReference"/>
        </w:rPr>
        <w:annotationRef/>
      </w:r>
      <w:r>
        <w:t>So do you mean ANCOVA? This is not the same as a mixesd effects model.</w:t>
      </w:r>
    </w:p>
  </w:comment>
  <w:comment w:id="17" w:author="Matthew Edwards" w:date="2024-01-07T16:21:00Z" w:initials="ME">
    <w:p w14:paraId="0783A600" w14:textId="77777777" w:rsidR="009F3248" w:rsidRDefault="009F3248" w:rsidP="00077C56">
      <w:pPr>
        <w:pStyle w:val="CommentText"/>
      </w:pPr>
      <w:r>
        <w:rPr>
          <w:rStyle w:val="CommentReference"/>
        </w:rPr>
        <w:annotationRef/>
      </w:r>
      <w:r>
        <w:t>How was it paired?</w:t>
      </w:r>
    </w:p>
  </w:comment>
  <w:comment w:id="18" w:author="Matthew Edwards" w:date="2024-01-07T16:21:00Z" w:initials="ME">
    <w:p w14:paraId="41DE941D" w14:textId="77777777" w:rsidR="009F3248" w:rsidRDefault="009F3248" w:rsidP="003F557F">
      <w:pPr>
        <w:pStyle w:val="CommentText"/>
      </w:pPr>
      <w:r>
        <w:rPr>
          <w:rStyle w:val="CommentReference"/>
        </w:rPr>
        <w:annotationRef/>
      </w:r>
      <w:r>
        <w:t>Yes this is a LMEM.</w:t>
      </w:r>
    </w:p>
  </w:comment>
  <w:comment w:id="19" w:author="Matthew Edwards" w:date="2024-01-07T16:23:00Z" w:initials="ME">
    <w:p w14:paraId="26B64BAE" w14:textId="77777777" w:rsidR="009F3248" w:rsidRDefault="009F3248" w:rsidP="00974E9D">
      <w:pPr>
        <w:pStyle w:val="CommentText"/>
      </w:pPr>
      <w:r>
        <w:rPr>
          <w:rStyle w:val="CommentReference"/>
        </w:rPr>
        <w:annotationRef/>
      </w:r>
      <w:r>
        <w:t>Cool stuff</w:t>
      </w:r>
    </w:p>
  </w:comment>
  <w:comment w:id="21" w:author="Matthew Edwards" w:date="2024-01-07T16:24:00Z" w:initials="ME">
    <w:p w14:paraId="21DDE5FB" w14:textId="77777777" w:rsidR="009F3248" w:rsidRDefault="009F3248" w:rsidP="006148F1">
      <w:pPr>
        <w:pStyle w:val="CommentText"/>
      </w:pPr>
      <w:r>
        <w:rPr>
          <w:rStyle w:val="CommentReference"/>
        </w:rPr>
        <w:annotationRef/>
      </w:r>
      <w:r>
        <w:t>Not a big fan of once sentence paragraphs.</w:t>
      </w:r>
    </w:p>
  </w:comment>
  <w:comment w:id="24" w:author="Matthew Edwards" w:date="2024-01-07T16:35:00Z" w:initials="ME">
    <w:p w14:paraId="32A678B3" w14:textId="77777777" w:rsidR="00F2790F" w:rsidRDefault="00F2790F" w:rsidP="00E80FB0">
      <w:pPr>
        <w:pStyle w:val="CommentText"/>
      </w:pPr>
      <w:r>
        <w:rPr>
          <w:rStyle w:val="CommentReference"/>
        </w:rPr>
        <w:annotationRef/>
      </w:r>
      <w:r>
        <w:t xml:space="preserve">The Silvetia part of the story comes a little unexpected. That is fine, just be aware. </w:t>
      </w:r>
    </w:p>
  </w:comment>
  <w:comment w:id="25" w:author="Matthew Edwards" w:date="2024-01-07T16:29:00Z" w:initials="ME">
    <w:p w14:paraId="16992D85" w14:textId="4C1CB7B1" w:rsidR="00F2790F" w:rsidRDefault="00F2790F" w:rsidP="004B7FE4">
      <w:pPr>
        <w:pStyle w:val="CommentText"/>
      </w:pPr>
      <w:r>
        <w:rPr>
          <w:rStyle w:val="CommentReference"/>
        </w:rPr>
        <w:annotationRef/>
      </w:r>
      <w:r>
        <w:t>Keep consistent with above. Silvetia comprressa</w:t>
      </w:r>
    </w:p>
  </w:comment>
  <w:comment w:id="27" w:author="Matthew Edwards" w:date="2024-01-07T16:31:00Z" w:initials="ME">
    <w:p w14:paraId="5F21CD21" w14:textId="77777777" w:rsidR="00F2790F" w:rsidRDefault="00F2790F">
      <w:pPr>
        <w:pStyle w:val="CommentText"/>
      </w:pPr>
      <w:r>
        <w:rPr>
          <w:rStyle w:val="CommentReference"/>
        </w:rPr>
        <w:annotationRef/>
      </w:r>
      <w:r>
        <w:t xml:space="preserve">Might cite Sadie Small's work on Sargassum horneri invasion along the CA coast and how it will spread. </w:t>
      </w:r>
    </w:p>
    <w:p w14:paraId="2EC7584F" w14:textId="77777777" w:rsidR="00F2790F" w:rsidRDefault="00F2790F">
      <w:pPr>
        <w:pStyle w:val="CommentText"/>
      </w:pPr>
    </w:p>
    <w:p w14:paraId="5EA121F8" w14:textId="77777777" w:rsidR="00F2790F" w:rsidRDefault="00F2790F" w:rsidP="007756B9">
      <w:pPr>
        <w:pStyle w:val="CommentText"/>
      </w:pPr>
      <w:r>
        <w:rPr>
          <w:color w:val="000000"/>
        </w:rPr>
        <w:t xml:space="preserve">Small, S, MS Edwards (2021). </w:t>
      </w:r>
      <w:r>
        <w:t xml:space="preserve">Thermal tolerance may slow, but not prevent, the spread of </w:t>
      </w:r>
      <w:r>
        <w:rPr>
          <w:i/>
          <w:iCs/>
        </w:rPr>
        <w:t>Sargassum horneri</w:t>
      </w:r>
      <w:r>
        <w:t xml:space="preserve"> (Phaeophyceae) along the California, USA and Baja California, MEX coastline. Journal of Phycology 57(3): 903-915 </w:t>
      </w:r>
      <w:r>
        <w:rPr>
          <w:color w:val="222222"/>
          <w:highlight w:val="white"/>
        </w:rPr>
        <w:t> DOI: 10.1111/jpy.13148</w:t>
      </w:r>
    </w:p>
  </w:comment>
  <w:comment w:id="28" w:author="Matthew Edwards" w:date="2024-01-07T16:35:00Z" w:initials="ME">
    <w:p w14:paraId="5BACC291" w14:textId="77777777" w:rsidR="00F2790F" w:rsidRDefault="00F2790F" w:rsidP="00376C15">
      <w:pPr>
        <w:pStyle w:val="CommentText"/>
      </w:pPr>
      <w:r>
        <w:rPr>
          <w:rStyle w:val="CommentReference"/>
        </w:rPr>
        <w:annotationRef/>
      </w:r>
      <w:r>
        <w:t>All good but for Ecology, I think you need to make the link to how S. hornier is changing the kelp beds to sargassum patches even stronger. That is, how invasive species can replace native species and therefore change the detritus offerings. Yes you discuss this but I think you can play it up to make it broader and stronger about how species invasions change ecosystems. In this vain, maybe another example or two of this happening….think southern Australia where kelp forests have been replaced by turfing species. Basically, make this broad and of global relevance.</w:t>
      </w:r>
    </w:p>
  </w:comment>
  <w:comment w:id="29" w:author="Matthew Edwards" w:date="2024-01-05T15:21:00Z" w:initials="ME">
    <w:p w14:paraId="2E615F7A" w14:textId="5D0D46CD" w:rsidR="001E20F8" w:rsidRDefault="001E20F8" w:rsidP="00940711">
      <w:pPr>
        <w:pStyle w:val="CommentText"/>
      </w:pPr>
      <w:r>
        <w:rPr>
          <w:rStyle w:val="CommentReference"/>
        </w:rPr>
        <w:annotationRef/>
      </w:r>
      <w:r>
        <w:t>Change in font?</w:t>
      </w:r>
    </w:p>
  </w:comment>
  <w:comment w:id="30" w:author="Matthew Edwards" w:date="2024-01-07T16:26:00Z" w:initials="ME">
    <w:p w14:paraId="3183DDB6" w14:textId="77777777" w:rsidR="009F3248" w:rsidRDefault="009F3248" w:rsidP="00D945C0">
      <w:pPr>
        <w:pStyle w:val="CommentText"/>
      </w:pPr>
      <w:r>
        <w:rPr>
          <w:rStyle w:val="CommentReference"/>
        </w:rPr>
        <w:annotationRef/>
      </w:r>
      <w:r>
        <w:t>Images are great but I WOULD REMOVE THE BACKGROUND LINES. They are not needed and make the figures overly busy</w:t>
      </w:r>
    </w:p>
  </w:comment>
  <w:comment w:id="31" w:author="Jeremy Long" w:date="2023-11-11T11:27:00Z" w:initials="JDL">
    <w:p w14:paraId="62C8B07F" w14:textId="6DC8AEFE" w:rsidR="00694A0B" w:rsidRDefault="00694A0B">
      <w:pPr>
        <w:pStyle w:val="CommentText"/>
      </w:pPr>
      <w:r>
        <w:rPr>
          <w:rStyle w:val="CommentReference"/>
        </w:rPr>
        <w:annotationRef/>
      </w:r>
      <w:r>
        <w:t>On all figures, I would make the font sizes bigger…panel label, stats letters, y-axis.</w:t>
      </w:r>
    </w:p>
    <w:p w14:paraId="003E752B" w14:textId="77777777" w:rsidR="00694A0B" w:rsidRDefault="00694A0B">
      <w:pPr>
        <w:pStyle w:val="CommentText"/>
      </w:pPr>
    </w:p>
    <w:p w14:paraId="5DE23037" w14:textId="0EBECC88" w:rsidR="00694A0B" w:rsidRDefault="00694A0B">
      <w:pPr>
        <w:pStyle w:val="CommentText"/>
      </w:pPr>
      <w:r>
        <w:t>Please do that before we submit to a journal…not necessary if you send this to the rest of your committ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CA4B8B" w15:done="0"/>
  <w15:commentEx w15:paraId="60629748" w15:done="0"/>
  <w15:commentEx w15:paraId="02449AEB" w15:done="0"/>
  <w15:commentEx w15:paraId="74B5B8AD" w15:done="0"/>
  <w15:commentEx w15:paraId="3DEE1428" w15:done="0"/>
  <w15:commentEx w15:paraId="4A4D3DE6" w15:done="0"/>
  <w15:commentEx w15:paraId="3ACCCA20" w15:done="0"/>
  <w15:commentEx w15:paraId="4477486B" w15:done="0"/>
  <w15:commentEx w15:paraId="703D6FBF" w15:done="0"/>
  <w15:commentEx w15:paraId="58F55F1E" w15:done="0"/>
  <w15:commentEx w15:paraId="09B17008" w15:done="0"/>
  <w15:commentEx w15:paraId="0783A600" w15:done="0"/>
  <w15:commentEx w15:paraId="41DE941D" w15:done="0"/>
  <w15:commentEx w15:paraId="26B64BAE" w15:done="0"/>
  <w15:commentEx w15:paraId="21DDE5FB" w15:done="0"/>
  <w15:commentEx w15:paraId="32A678B3" w15:done="0"/>
  <w15:commentEx w15:paraId="16992D85" w15:done="0"/>
  <w15:commentEx w15:paraId="5EA121F8" w15:done="0"/>
  <w15:commentEx w15:paraId="5BACC291" w15:done="0"/>
  <w15:commentEx w15:paraId="2E615F7A" w15:done="0"/>
  <w15:commentEx w15:paraId="3183DDB6" w15:done="0"/>
  <w15:commentEx w15:paraId="5DE230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1B71A9B" w16cex:dateUtc="2024-01-05T23:20:00Z"/>
  <w16cex:commentExtensible w16cex:durableId="21CD5E1D" w16cex:dateUtc="2024-01-05T23:19:00Z"/>
  <w16cex:commentExtensible w16cex:durableId="59F2FB6E" w16cex:dateUtc="2024-01-05T23:20:00Z"/>
  <w16cex:commentExtensible w16cex:durableId="4E3F474E" w16cex:dateUtc="2024-01-08T00:08:00Z"/>
  <w16cex:commentExtensible w16cex:durableId="2012E4C7" w16cex:dateUtc="2024-01-08T00:08:00Z"/>
  <w16cex:commentExtensible w16cex:durableId="1D28F507" w16cex:dateUtc="2024-01-08T00:09:00Z"/>
  <w16cex:commentExtensible w16cex:durableId="0D07228C" w16cex:dateUtc="2024-01-08T00:15:00Z"/>
  <w16cex:commentExtensible w16cex:durableId="700CCEFB" w16cex:dateUtc="2024-01-08T00:18:00Z"/>
  <w16cex:commentExtensible w16cex:durableId="61815B38" w16cex:dateUtc="2024-01-08T00:18:00Z"/>
  <w16cex:commentExtensible w16cex:durableId="2DB991E1" w16cex:dateUtc="2024-01-08T00:20:00Z"/>
  <w16cex:commentExtensible w16cex:durableId="1ADBCE86" w16cex:dateUtc="2024-01-08T00:20:00Z"/>
  <w16cex:commentExtensible w16cex:durableId="2F1D187D" w16cex:dateUtc="2024-01-08T00:21:00Z"/>
  <w16cex:commentExtensible w16cex:durableId="31FC1BB1" w16cex:dateUtc="2024-01-08T00:21:00Z"/>
  <w16cex:commentExtensible w16cex:durableId="013745BD" w16cex:dateUtc="2024-01-08T00:23:00Z"/>
  <w16cex:commentExtensible w16cex:durableId="729A3A06" w16cex:dateUtc="2024-01-08T00:24:00Z"/>
  <w16cex:commentExtensible w16cex:durableId="0EAF54D0" w16cex:dateUtc="2024-01-08T00:35:00Z"/>
  <w16cex:commentExtensible w16cex:durableId="2F62A050" w16cex:dateUtc="2024-01-08T00:29:00Z"/>
  <w16cex:commentExtensible w16cex:durableId="4BC095A1" w16cex:dateUtc="2024-01-08T00:31:00Z"/>
  <w16cex:commentExtensible w16cex:durableId="258FDA76" w16cex:dateUtc="2024-01-08T00:35:00Z"/>
  <w16cex:commentExtensible w16cex:durableId="0E31E743" w16cex:dateUtc="2024-01-05T23:21:00Z"/>
  <w16cex:commentExtensible w16cex:durableId="6DCE508A" w16cex:dateUtc="2024-01-08T00:26:00Z"/>
  <w16cex:commentExtensible w16cex:durableId="28F9E3B4" w16cex:dateUtc="2023-11-11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CA4B8B" w16cid:durableId="31B71A9B"/>
  <w16cid:commentId w16cid:paraId="60629748" w16cid:durableId="21CD5E1D"/>
  <w16cid:commentId w16cid:paraId="02449AEB" w16cid:durableId="59F2FB6E"/>
  <w16cid:commentId w16cid:paraId="74B5B8AD" w16cid:durableId="4E3F474E"/>
  <w16cid:commentId w16cid:paraId="3DEE1428" w16cid:durableId="2012E4C7"/>
  <w16cid:commentId w16cid:paraId="4A4D3DE6" w16cid:durableId="1D28F507"/>
  <w16cid:commentId w16cid:paraId="3ACCCA20" w16cid:durableId="0D07228C"/>
  <w16cid:commentId w16cid:paraId="4477486B" w16cid:durableId="700CCEFB"/>
  <w16cid:commentId w16cid:paraId="703D6FBF" w16cid:durableId="61815B38"/>
  <w16cid:commentId w16cid:paraId="58F55F1E" w16cid:durableId="2DB991E1"/>
  <w16cid:commentId w16cid:paraId="09B17008" w16cid:durableId="1ADBCE86"/>
  <w16cid:commentId w16cid:paraId="0783A600" w16cid:durableId="2F1D187D"/>
  <w16cid:commentId w16cid:paraId="41DE941D" w16cid:durableId="31FC1BB1"/>
  <w16cid:commentId w16cid:paraId="26B64BAE" w16cid:durableId="013745BD"/>
  <w16cid:commentId w16cid:paraId="21DDE5FB" w16cid:durableId="729A3A06"/>
  <w16cid:commentId w16cid:paraId="32A678B3" w16cid:durableId="0EAF54D0"/>
  <w16cid:commentId w16cid:paraId="16992D85" w16cid:durableId="2F62A050"/>
  <w16cid:commentId w16cid:paraId="5EA121F8" w16cid:durableId="4BC095A1"/>
  <w16cid:commentId w16cid:paraId="5BACC291" w16cid:durableId="258FDA76"/>
  <w16cid:commentId w16cid:paraId="2E615F7A" w16cid:durableId="0E31E743"/>
  <w16cid:commentId w16cid:paraId="3183DDB6" w16cid:durableId="6DCE508A"/>
  <w16cid:commentId w16cid:paraId="5DE23037" w16cid:durableId="28F9E3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46FB3" w14:textId="77777777" w:rsidR="005C2DEE" w:rsidRDefault="005C2DEE">
      <w:pPr>
        <w:spacing w:line="240" w:lineRule="auto"/>
      </w:pPr>
      <w:r>
        <w:separator/>
      </w:r>
    </w:p>
  </w:endnote>
  <w:endnote w:type="continuationSeparator" w:id="0">
    <w:p w14:paraId="2FFA677A" w14:textId="77777777" w:rsidR="005C2DEE" w:rsidRDefault="005C2D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2AE8B8" w14:textId="77777777" w:rsidR="005C2DEE" w:rsidRDefault="005C2DEE">
      <w:pPr>
        <w:spacing w:line="240" w:lineRule="auto"/>
      </w:pPr>
      <w:r>
        <w:separator/>
      </w:r>
    </w:p>
  </w:footnote>
  <w:footnote w:type="continuationSeparator" w:id="0">
    <w:p w14:paraId="1FFBA20F" w14:textId="77777777" w:rsidR="005C2DEE" w:rsidRDefault="005C2D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D5D8C"/>
    <w:multiLevelType w:val="hybridMultilevel"/>
    <w:tmpl w:val="CD7CC3C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B1CDC"/>
    <w:multiLevelType w:val="hybridMultilevel"/>
    <w:tmpl w:val="042EA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163DD"/>
    <w:multiLevelType w:val="hybridMultilevel"/>
    <w:tmpl w:val="4E2C7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D91ABA"/>
    <w:multiLevelType w:val="hybridMultilevel"/>
    <w:tmpl w:val="1726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AB702D8"/>
    <w:multiLevelType w:val="multilevel"/>
    <w:tmpl w:val="A0543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19465B"/>
    <w:multiLevelType w:val="multilevel"/>
    <w:tmpl w:val="94506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C94ACC"/>
    <w:multiLevelType w:val="hybridMultilevel"/>
    <w:tmpl w:val="D9AC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193729">
    <w:abstractNumId w:val="7"/>
  </w:num>
  <w:num w:numId="2" w16cid:durableId="1051341147">
    <w:abstractNumId w:val="1"/>
  </w:num>
  <w:num w:numId="3" w16cid:durableId="681201201">
    <w:abstractNumId w:val="12"/>
  </w:num>
  <w:num w:numId="4" w16cid:durableId="2031953501">
    <w:abstractNumId w:val="11"/>
  </w:num>
  <w:num w:numId="5" w16cid:durableId="1571042171">
    <w:abstractNumId w:val="6"/>
  </w:num>
  <w:num w:numId="6" w16cid:durableId="1022364274">
    <w:abstractNumId w:val="3"/>
  </w:num>
  <w:num w:numId="7" w16cid:durableId="242228830">
    <w:abstractNumId w:val="4"/>
  </w:num>
  <w:num w:numId="8" w16cid:durableId="343435661">
    <w:abstractNumId w:val="2"/>
  </w:num>
  <w:num w:numId="9" w16cid:durableId="1165123496">
    <w:abstractNumId w:val="10"/>
  </w:num>
  <w:num w:numId="10" w16cid:durableId="472866257">
    <w:abstractNumId w:val="0"/>
  </w:num>
  <w:num w:numId="11" w16cid:durableId="308172252">
    <w:abstractNumId w:val="8"/>
  </w:num>
  <w:num w:numId="12" w16cid:durableId="1974752186">
    <w:abstractNumId w:val="9"/>
  </w:num>
  <w:num w:numId="13" w16cid:durableId="99853373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Edwards">
    <w15:presenceInfo w15:providerId="AD" w15:userId="S::medwards@sdsu.edu::90727662-df99-4f01-8c6a-0862d73c6ce5"/>
  </w15:person>
  <w15:person w15:author="Jeremy Long">
    <w15:presenceInfo w15:providerId="None" w15:userId="Jeremy L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07F"/>
    <w:rsid w:val="00007575"/>
    <w:rsid w:val="00010B1C"/>
    <w:rsid w:val="00011995"/>
    <w:rsid w:val="0001552B"/>
    <w:rsid w:val="0002021F"/>
    <w:rsid w:val="00025AE0"/>
    <w:rsid w:val="000347E5"/>
    <w:rsid w:val="00036158"/>
    <w:rsid w:val="000543B2"/>
    <w:rsid w:val="00054692"/>
    <w:rsid w:val="00062318"/>
    <w:rsid w:val="00070A91"/>
    <w:rsid w:val="000713DE"/>
    <w:rsid w:val="00071655"/>
    <w:rsid w:val="00071987"/>
    <w:rsid w:val="00080DF7"/>
    <w:rsid w:val="00091F42"/>
    <w:rsid w:val="00095CD8"/>
    <w:rsid w:val="00096FC7"/>
    <w:rsid w:val="000A0F07"/>
    <w:rsid w:val="000B12F4"/>
    <w:rsid w:val="000B1F32"/>
    <w:rsid w:val="000B4D61"/>
    <w:rsid w:val="000B57F3"/>
    <w:rsid w:val="000D2614"/>
    <w:rsid w:val="000D50B4"/>
    <w:rsid w:val="000D70B7"/>
    <w:rsid w:val="000D78E7"/>
    <w:rsid w:val="000E02B7"/>
    <w:rsid w:val="000F38A3"/>
    <w:rsid w:val="0010026A"/>
    <w:rsid w:val="0010064B"/>
    <w:rsid w:val="00102395"/>
    <w:rsid w:val="00103EBE"/>
    <w:rsid w:val="0011538B"/>
    <w:rsid w:val="001177BF"/>
    <w:rsid w:val="0013559A"/>
    <w:rsid w:val="00136946"/>
    <w:rsid w:val="0014329F"/>
    <w:rsid w:val="001449EF"/>
    <w:rsid w:val="00146728"/>
    <w:rsid w:val="00152178"/>
    <w:rsid w:val="00157104"/>
    <w:rsid w:val="00163485"/>
    <w:rsid w:val="00181BF4"/>
    <w:rsid w:val="001853D6"/>
    <w:rsid w:val="00186A8B"/>
    <w:rsid w:val="001A1405"/>
    <w:rsid w:val="001A41F2"/>
    <w:rsid w:val="001A5967"/>
    <w:rsid w:val="001B0CD2"/>
    <w:rsid w:val="001B3A0F"/>
    <w:rsid w:val="001B5D6B"/>
    <w:rsid w:val="001B5FD1"/>
    <w:rsid w:val="001C2C05"/>
    <w:rsid w:val="001C3050"/>
    <w:rsid w:val="001C6EA4"/>
    <w:rsid w:val="001E0225"/>
    <w:rsid w:val="001E1433"/>
    <w:rsid w:val="001E20F8"/>
    <w:rsid w:val="001E23D5"/>
    <w:rsid w:val="001E74C1"/>
    <w:rsid w:val="001F6BC2"/>
    <w:rsid w:val="00200794"/>
    <w:rsid w:val="0020319E"/>
    <w:rsid w:val="002135D8"/>
    <w:rsid w:val="00214DEC"/>
    <w:rsid w:val="00217466"/>
    <w:rsid w:val="0022096A"/>
    <w:rsid w:val="00221451"/>
    <w:rsid w:val="00222186"/>
    <w:rsid w:val="00224863"/>
    <w:rsid w:val="00230BA3"/>
    <w:rsid w:val="002317E4"/>
    <w:rsid w:val="002329A0"/>
    <w:rsid w:val="0024109F"/>
    <w:rsid w:val="00242EAF"/>
    <w:rsid w:val="0025025D"/>
    <w:rsid w:val="00251126"/>
    <w:rsid w:val="002533CD"/>
    <w:rsid w:val="0025557D"/>
    <w:rsid w:val="0026062C"/>
    <w:rsid w:val="00261682"/>
    <w:rsid w:val="00270320"/>
    <w:rsid w:val="002741DC"/>
    <w:rsid w:val="00282127"/>
    <w:rsid w:val="0028794B"/>
    <w:rsid w:val="0029273F"/>
    <w:rsid w:val="00294355"/>
    <w:rsid w:val="002A0676"/>
    <w:rsid w:val="002A093E"/>
    <w:rsid w:val="002A095B"/>
    <w:rsid w:val="002A2F2D"/>
    <w:rsid w:val="002A3420"/>
    <w:rsid w:val="002A69B8"/>
    <w:rsid w:val="002A7D61"/>
    <w:rsid w:val="002B15B8"/>
    <w:rsid w:val="002B3A3C"/>
    <w:rsid w:val="002B413B"/>
    <w:rsid w:val="002B52FA"/>
    <w:rsid w:val="002C3D0B"/>
    <w:rsid w:val="002D5478"/>
    <w:rsid w:val="002E0075"/>
    <w:rsid w:val="002E24DF"/>
    <w:rsid w:val="002E4B10"/>
    <w:rsid w:val="002E4F10"/>
    <w:rsid w:val="002F116E"/>
    <w:rsid w:val="002F3CCF"/>
    <w:rsid w:val="002F663E"/>
    <w:rsid w:val="002F7B35"/>
    <w:rsid w:val="00303A36"/>
    <w:rsid w:val="00312714"/>
    <w:rsid w:val="00316DCC"/>
    <w:rsid w:val="00317963"/>
    <w:rsid w:val="0032142F"/>
    <w:rsid w:val="00321FBD"/>
    <w:rsid w:val="003517DC"/>
    <w:rsid w:val="003534FE"/>
    <w:rsid w:val="0035644C"/>
    <w:rsid w:val="00363BAB"/>
    <w:rsid w:val="00375070"/>
    <w:rsid w:val="00377057"/>
    <w:rsid w:val="003771A4"/>
    <w:rsid w:val="00380168"/>
    <w:rsid w:val="00386197"/>
    <w:rsid w:val="00386207"/>
    <w:rsid w:val="00386878"/>
    <w:rsid w:val="003909AE"/>
    <w:rsid w:val="00391C86"/>
    <w:rsid w:val="0039736A"/>
    <w:rsid w:val="003A33AA"/>
    <w:rsid w:val="003A5241"/>
    <w:rsid w:val="003A722B"/>
    <w:rsid w:val="003B08BA"/>
    <w:rsid w:val="003B0F0A"/>
    <w:rsid w:val="003B184D"/>
    <w:rsid w:val="003B5987"/>
    <w:rsid w:val="003C19B4"/>
    <w:rsid w:val="003C3B7B"/>
    <w:rsid w:val="003C6F84"/>
    <w:rsid w:val="003D351B"/>
    <w:rsid w:val="003D475A"/>
    <w:rsid w:val="003E102C"/>
    <w:rsid w:val="003E10F0"/>
    <w:rsid w:val="003E4772"/>
    <w:rsid w:val="003F3719"/>
    <w:rsid w:val="00404C27"/>
    <w:rsid w:val="00420BB3"/>
    <w:rsid w:val="004270EB"/>
    <w:rsid w:val="00430842"/>
    <w:rsid w:val="0043556F"/>
    <w:rsid w:val="00435934"/>
    <w:rsid w:val="004628A7"/>
    <w:rsid w:val="00464987"/>
    <w:rsid w:val="00466BAD"/>
    <w:rsid w:val="00482793"/>
    <w:rsid w:val="00483BCB"/>
    <w:rsid w:val="00494C43"/>
    <w:rsid w:val="00495997"/>
    <w:rsid w:val="00496665"/>
    <w:rsid w:val="00497B80"/>
    <w:rsid w:val="004A2441"/>
    <w:rsid w:val="004A2B13"/>
    <w:rsid w:val="004A35FC"/>
    <w:rsid w:val="004B3B81"/>
    <w:rsid w:val="004C63F2"/>
    <w:rsid w:val="004C7F4B"/>
    <w:rsid w:val="004D120D"/>
    <w:rsid w:val="004D2B2F"/>
    <w:rsid w:val="004E1089"/>
    <w:rsid w:val="004E42A8"/>
    <w:rsid w:val="004E4F28"/>
    <w:rsid w:val="004E6410"/>
    <w:rsid w:val="004F663C"/>
    <w:rsid w:val="00500BAC"/>
    <w:rsid w:val="0050313C"/>
    <w:rsid w:val="00512C05"/>
    <w:rsid w:val="0051588B"/>
    <w:rsid w:val="00541246"/>
    <w:rsid w:val="0054697C"/>
    <w:rsid w:val="00551FE5"/>
    <w:rsid w:val="00553290"/>
    <w:rsid w:val="00561908"/>
    <w:rsid w:val="00563D7D"/>
    <w:rsid w:val="005645A1"/>
    <w:rsid w:val="00572B67"/>
    <w:rsid w:val="00580EAE"/>
    <w:rsid w:val="0058189D"/>
    <w:rsid w:val="0059276F"/>
    <w:rsid w:val="00592A8B"/>
    <w:rsid w:val="005A0FC1"/>
    <w:rsid w:val="005A296C"/>
    <w:rsid w:val="005B2B82"/>
    <w:rsid w:val="005C1B97"/>
    <w:rsid w:val="005C2DEE"/>
    <w:rsid w:val="005E2053"/>
    <w:rsid w:val="005F477C"/>
    <w:rsid w:val="005F762F"/>
    <w:rsid w:val="00602EC9"/>
    <w:rsid w:val="00603C32"/>
    <w:rsid w:val="00604794"/>
    <w:rsid w:val="00605417"/>
    <w:rsid w:val="006066F4"/>
    <w:rsid w:val="006075F0"/>
    <w:rsid w:val="00613032"/>
    <w:rsid w:val="00613D84"/>
    <w:rsid w:val="00617A08"/>
    <w:rsid w:val="00623738"/>
    <w:rsid w:val="00624FA0"/>
    <w:rsid w:val="00630A76"/>
    <w:rsid w:val="00631958"/>
    <w:rsid w:val="00633FF1"/>
    <w:rsid w:val="006457B5"/>
    <w:rsid w:val="00646F67"/>
    <w:rsid w:val="00647048"/>
    <w:rsid w:val="0065091C"/>
    <w:rsid w:val="006522D0"/>
    <w:rsid w:val="00672380"/>
    <w:rsid w:val="0067628A"/>
    <w:rsid w:val="0067719B"/>
    <w:rsid w:val="00681868"/>
    <w:rsid w:val="00690D37"/>
    <w:rsid w:val="00694A0B"/>
    <w:rsid w:val="006A37F7"/>
    <w:rsid w:val="006B3D1C"/>
    <w:rsid w:val="006C07E2"/>
    <w:rsid w:val="006C2C69"/>
    <w:rsid w:val="006D479E"/>
    <w:rsid w:val="006D4F42"/>
    <w:rsid w:val="006D7C9D"/>
    <w:rsid w:val="006E0243"/>
    <w:rsid w:val="006E3FDC"/>
    <w:rsid w:val="006E5765"/>
    <w:rsid w:val="006E6FD3"/>
    <w:rsid w:val="006F07BD"/>
    <w:rsid w:val="006F5E39"/>
    <w:rsid w:val="0070315E"/>
    <w:rsid w:val="007072D1"/>
    <w:rsid w:val="00720783"/>
    <w:rsid w:val="00721D43"/>
    <w:rsid w:val="00727C02"/>
    <w:rsid w:val="00730259"/>
    <w:rsid w:val="0073394B"/>
    <w:rsid w:val="00736B8A"/>
    <w:rsid w:val="00740550"/>
    <w:rsid w:val="00742092"/>
    <w:rsid w:val="007504D8"/>
    <w:rsid w:val="00751127"/>
    <w:rsid w:val="007606E4"/>
    <w:rsid w:val="00764013"/>
    <w:rsid w:val="00771268"/>
    <w:rsid w:val="007714C0"/>
    <w:rsid w:val="007736E8"/>
    <w:rsid w:val="00773786"/>
    <w:rsid w:val="00775436"/>
    <w:rsid w:val="007763FC"/>
    <w:rsid w:val="00777A4F"/>
    <w:rsid w:val="007807F0"/>
    <w:rsid w:val="00786F19"/>
    <w:rsid w:val="007902AC"/>
    <w:rsid w:val="00790DD9"/>
    <w:rsid w:val="00791478"/>
    <w:rsid w:val="0079361E"/>
    <w:rsid w:val="00793B7F"/>
    <w:rsid w:val="00797701"/>
    <w:rsid w:val="007A23CC"/>
    <w:rsid w:val="007A2C2E"/>
    <w:rsid w:val="007B166E"/>
    <w:rsid w:val="007B16A0"/>
    <w:rsid w:val="007B215C"/>
    <w:rsid w:val="007B7655"/>
    <w:rsid w:val="007C1096"/>
    <w:rsid w:val="007C555B"/>
    <w:rsid w:val="007C72E3"/>
    <w:rsid w:val="007D34C9"/>
    <w:rsid w:val="007E2FAD"/>
    <w:rsid w:val="007F0131"/>
    <w:rsid w:val="007F4990"/>
    <w:rsid w:val="007F563C"/>
    <w:rsid w:val="0080007F"/>
    <w:rsid w:val="00802543"/>
    <w:rsid w:val="008028D4"/>
    <w:rsid w:val="00813057"/>
    <w:rsid w:val="00825690"/>
    <w:rsid w:val="008325F0"/>
    <w:rsid w:val="008328E8"/>
    <w:rsid w:val="00844014"/>
    <w:rsid w:val="00845039"/>
    <w:rsid w:val="008466C1"/>
    <w:rsid w:val="00851289"/>
    <w:rsid w:val="00856EC1"/>
    <w:rsid w:val="00856F80"/>
    <w:rsid w:val="00860F68"/>
    <w:rsid w:val="00865F13"/>
    <w:rsid w:val="00874DC3"/>
    <w:rsid w:val="0087544E"/>
    <w:rsid w:val="00881A63"/>
    <w:rsid w:val="008857C5"/>
    <w:rsid w:val="00892A4B"/>
    <w:rsid w:val="008954B1"/>
    <w:rsid w:val="0089705A"/>
    <w:rsid w:val="008A1999"/>
    <w:rsid w:val="008B1AF4"/>
    <w:rsid w:val="008B4026"/>
    <w:rsid w:val="008B59B7"/>
    <w:rsid w:val="008C128E"/>
    <w:rsid w:val="008C69AE"/>
    <w:rsid w:val="008D2B40"/>
    <w:rsid w:val="008D45AE"/>
    <w:rsid w:val="008E68A5"/>
    <w:rsid w:val="008F3F6B"/>
    <w:rsid w:val="008F6DA9"/>
    <w:rsid w:val="008F7684"/>
    <w:rsid w:val="0090483D"/>
    <w:rsid w:val="00915E74"/>
    <w:rsid w:val="00916406"/>
    <w:rsid w:val="00916800"/>
    <w:rsid w:val="00923B5A"/>
    <w:rsid w:val="0092457A"/>
    <w:rsid w:val="00924CA6"/>
    <w:rsid w:val="00926A54"/>
    <w:rsid w:val="00933FAC"/>
    <w:rsid w:val="009374C0"/>
    <w:rsid w:val="00945658"/>
    <w:rsid w:val="009461C8"/>
    <w:rsid w:val="00946855"/>
    <w:rsid w:val="00951514"/>
    <w:rsid w:val="009603B9"/>
    <w:rsid w:val="00966E90"/>
    <w:rsid w:val="0097004B"/>
    <w:rsid w:val="00982F34"/>
    <w:rsid w:val="0099218E"/>
    <w:rsid w:val="009942BA"/>
    <w:rsid w:val="009A0629"/>
    <w:rsid w:val="009A2835"/>
    <w:rsid w:val="009B3814"/>
    <w:rsid w:val="009B7C87"/>
    <w:rsid w:val="009C2910"/>
    <w:rsid w:val="009C2CEC"/>
    <w:rsid w:val="009E386F"/>
    <w:rsid w:val="009E5D46"/>
    <w:rsid w:val="009F3248"/>
    <w:rsid w:val="00A05E95"/>
    <w:rsid w:val="00A1158E"/>
    <w:rsid w:val="00A17C44"/>
    <w:rsid w:val="00A20DFE"/>
    <w:rsid w:val="00A22DE7"/>
    <w:rsid w:val="00A260CE"/>
    <w:rsid w:val="00A2610F"/>
    <w:rsid w:val="00A30DF7"/>
    <w:rsid w:val="00A403CB"/>
    <w:rsid w:val="00A40F72"/>
    <w:rsid w:val="00A47175"/>
    <w:rsid w:val="00A50D55"/>
    <w:rsid w:val="00A557A2"/>
    <w:rsid w:val="00A619AF"/>
    <w:rsid w:val="00A62B95"/>
    <w:rsid w:val="00A62FA9"/>
    <w:rsid w:val="00A70AD4"/>
    <w:rsid w:val="00A721D6"/>
    <w:rsid w:val="00A7304B"/>
    <w:rsid w:val="00A75F07"/>
    <w:rsid w:val="00A85A7C"/>
    <w:rsid w:val="00A963DC"/>
    <w:rsid w:val="00A97E68"/>
    <w:rsid w:val="00AA0319"/>
    <w:rsid w:val="00AA55A9"/>
    <w:rsid w:val="00AB2A17"/>
    <w:rsid w:val="00AB3D85"/>
    <w:rsid w:val="00AB59CB"/>
    <w:rsid w:val="00AC4B92"/>
    <w:rsid w:val="00AC7E14"/>
    <w:rsid w:val="00AD0F7F"/>
    <w:rsid w:val="00AD1037"/>
    <w:rsid w:val="00AD1A4E"/>
    <w:rsid w:val="00AD468E"/>
    <w:rsid w:val="00AD49A3"/>
    <w:rsid w:val="00AD5101"/>
    <w:rsid w:val="00AD58CE"/>
    <w:rsid w:val="00AD62B9"/>
    <w:rsid w:val="00B00CAF"/>
    <w:rsid w:val="00B058F6"/>
    <w:rsid w:val="00B104E6"/>
    <w:rsid w:val="00B11203"/>
    <w:rsid w:val="00B1140D"/>
    <w:rsid w:val="00B122D7"/>
    <w:rsid w:val="00B27A3F"/>
    <w:rsid w:val="00B33B7E"/>
    <w:rsid w:val="00B43419"/>
    <w:rsid w:val="00B44AFD"/>
    <w:rsid w:val="00B453AC"/>
    <w:rsid w:val="00B51760"/>
    <w:rsid w:val="00B520D9"/>
    <w:rsid w:val="00B55685"/>
    <w:rsid w:val="00B55D8B"/>
    <w:rsid w:val="00B56303"/>
    <w:rsid w:val="00B620AB"/>
    <w:rsid w:val="00B67CE2"/>
    <w:rsid w:val="00B747F1"/>
    <w:rsid w:val="00B82D84"/>
    <w:rsid w:val="00B86B40"/>
    <w:rsid w:val="00B92AC9"/>
    <w:rsid w:val="00BB6070"/>
    <w:rsid w:val="00BC1CD5"/>
    <w:rsid w:val="00BC37E7"/>
    <w:rsid w:val="00BC74D8"/>
    <w:rsid w:val="00BD2C49"/>
    <w:rsid w:val="00BD43A5"/>
    <w:rsid w:val="00BD5A2C"/>
    <w:rsid w:val="00BE156C"/>
    <w:rsid w:val="00BE5804"/>
    <w:rsid w:val="00BF3D37"/>
    <w:rsid w:val="00BF3E01"/>
    <w:rsid w:val="00BF7ED9"/>
    <w:rsid w:val="00C0062F"/>
    <w:rsid w:val="00C01BC9"/>
    <w:rsid w:val="00C01E84"/>
    <w:rsid w:val="00C0474E"/>
    <w:rsid w:val="00C07314"/>
    <w:rsid w:val="00C109A2"/>
    <w:rsid w:val="00C162F7"/>
    <w:rsid w:val="00C216FC"/>
    <w:rsid w:val="00C23A7E"/>
    <w:rsid w:val="00C27F17"/>
    <w:rsid w:val="00C306FE"/>
    <w:rsid w:val="00C31222"/>
    <w:rsid w:val="00C36E7E"/>
    <w:rsid w:val="00C50047"/>
    <w:rsid w:val="00C50A6E"/>
    <w:rsid w:val="00C50FD4"/>
    <w:rsid w:val="00C51B71"/>
    <w:rsid w:val="00C51BA0"/>
    <w:rsid w:val="00C570C1"/>
    <w:rsid w:val="00C62843"/>
    <w:rsid w:val="00C649CC"/>
    <w:rsid w:val="00C77F64"/>
    <w:rsid w:val="00C82315"/>
    <w:rsid w:val="00C82C3F"/>
    <w:rsid w:val="00C8350D"/>
    <w:rsid w:val="00C850F1"/>
    <w:rsid w:val="00C9028C"/>
    <w:rsid w:val="00C934C4"/>
    <w:rsid w:val="00C96AFC"/>
    <w:rsid w:val="00CA66E4"/>
    <w:rsid w:val="00CB21C9"/>
    <w:rsid w:val="00CC7C75"/>
    <w:rsid w:val="00CD4632"/>
    <w:rsid w:val="00CE08CA"/>
    <w:rsid w:val="00CE32CA"/>
    <w:rsid w:val="00CF3429"/>
    <w:rsid w:val="00CF5E36"/>
    <w:rsid w:val="00D01D79"/>
    <w:rsid w:val="00D050FC"/>
    <w:rsid w:val="00D058FE"/>
    <w:rsid w:val="00D10493"/>
    <w:rsid w:val="00D11ED6"/>
    <w:rsid w:val="00D13383"/>
    <w:rsid w:val="00D16903"/>
    <w:rsid w:val="00D21910"/>
    <w:rsid w:val="00D24379"/>
    <w:rsid w:val="00D25110"/>
    <w:rsid w:val="00D27E2A"/>
    <w:rsid w:val="00D432A6"/>
    <w:rsid w:val="00D55A4E"/>
    <w:rsid w:val="00D646FB"/>
    <w:rsid w:val="00D65763"/>
    <w:rsid w:val="00D66B11"/>
    <w:rsid w:val="00D77C40"/>
    <w:rsid w:val="00D83149"/>
    <w:rsid w:val="00D83619"/>
    <w:rsid w:val="00D84F8D"/>
    <w:rsid w:val="00D857F1"/>
    <w:rsid w:val="00DB42B1"/>
    <w:rsid w:val="00DB462B"/>
    <w:rsid w:val="00DC0192"/>
    <w:rsid w:val="00DC3DA3"/>
    <w:rsid w:val="00DC5880"/>
    <w:rsid w:val="00DC6AD9"/>
    <w:rsid w:val="00DD0062"/>
    <w:rsid w:val="00DD3416"/>
    <w:rsid w:val="00DD6797"/>
    <w:rsid w:val="00DE44A9"/>
    <w:rsid w:val="00DE6E13"/>
    <w:rsid w:val="00DF1CEE"/>
    <w:rsid w:val="00DF3845"/>
    <w:rsid w:val="00E01195"/>
    <w:rsid w:val="00E03C8B"/>
    <w:rsid w:val="00E06B32"/>
    <w:rsid w:val="00E074C2"/>
    <w:rsid w:val="00E0768B"/>
    <w:rsid w:val="00E12500"/>
    <w:rsid w:val="00E13C97"/>
    <w:rsid w:val="00E203E8"/>
    <w:rsid w:val="00E305DF"/>
    <w:rsid w:val="00E3091A"/>
    <w:rsid w:val="00E31F3F"/>
    <w:rsid w:val="00E42C93"/>
    <w:rsid w:val="00E50631"/>
    <w:rsid w:val="00E514EE"/>
    <w:rsid w:val="00E53838"/>
    <w:rsid w:val="00E55A45"/>
    <w:rsid w:val="00E57E3C"/>
    <w:rsid w:val="00E60876"/>
    <w:rsid w:val="00E92099"/>
    <w:rsid w:val="00E92509"/>
    <w:rsid w:val="00E96090"/>
    <w:rsid w:val="00EB75EE"/>
    <w:rsid w:val="00EC3FF2"/>
    <w:rsid w:val="00EC4EA6"/>
    <w:rsid w:val="00EC5A73"/>
    <w:rsid w:val="00ED0B6E"/>
    <w:rsid w:val="00EE2154"/>
    <w:rsid w:val="00EE525E"/>
    <w:rsid w:val="00EE570D"/>
    <w:rsid w:val="00EE636A"/>
    <w:rsid w:val="00EF2F21"/>
    <w:rsid w:val="00EF404C"/>
    <w:rsid w:val="00EF7DB4"/>
    <w:rsid w:val="00F123A8"/>
    <w:rsid w:val="00F1323B"/>
    <w:rsid w:val="00F2340F"/>
    <w:rsid w:val="00F2790F"/>
    <w:rsid w:val="00F314C2"/>
    <w:rsid w:val="00F41B94"/>
    <w:rsid w:val="00F43C6A"/>
    <w:rsid w:val="00F4400C"/>
    <w:rsid w:val="00F5476E"/>
    <w:rsid w:val="00F54F99"/>
    <w:rsid w:val="00F65D05"/>
    <w:rsid w:val="00F73923"/>
    <w:rsid w:val="00F75E0D"/>
    <w:rsid w:val="00F774CD"/>
    <w:rsid w:val="00F77B72"/>
    <w:rsid w:val="00F77BE7"/>
    <w:rsid w:val="00F95AAB"/>
    <w:rsid w:val="00FA573D"/>
    <w:rsid w:val="00FB2F49"/>
    <w:rsid w:val="00FB5AF1"/>
    <w:rsid w:val="00FB67A4"/>
    <w:rsid w:val="00FC1D8E"/>
    <w:rsid w:val="00FC60EA"/>
    <w:rsid w:val="00FD3481"/>
    <w:rsid w:val="00FE7306"/>
    <w:rsid w:val="00FF0348"/>
    <w:rsid w:val="00FF22E0"/>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65A5EB82-0303-554A-AB8F-886174194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 w:id="139076850">
      <w:bodyDiv w:val="1"/>
      <w:marLeft w:val="0"/>
      <w:marRight w:val="0"/>
      <w:marTop w:val="0"/>
      <w:marBottom w:val="0"/>
      <w:divBdr>
        <w:top w:val="none" w:sz="0" w:space="0" w:color="auto"/>
        <w:left w:val="none" w:sz="0" w:space="0" w:color="auto"/>
        <w:bottom w:val="none" w:sz="0" w:space="0" w:color="auto"/>
        <w:right w:val="none" w:sz="0" w:space="0" w:color="auto"/>
      </w:divBdr>
    </w:div>
    <w:div w:id="510607053">
      <w:bodyDiv w:val="1"/>
      <w:marLeft w:val="0"/>
      <w:marRight w:val="0"/>
      <w:marTop w:val="0"/>
      <w:marBottom w:val="0"/>
      <w:divBdr>
        <w:top w:val="none" w:sz="0" w:space="0" w:color="auto"/>
        <w:left w:val="none" w:sz="0" w:space="0" w:color="auto"/>
        <w:bottom w:val="none" w:sz="0" w:space="0" w:color="auto"/>
        <w:right w:val="none" w:sz="0" w:space="0" w:color="auto"/>
      </w:divBdr>
      <w:divsChild>
        <w:div w:id="594558447">
          <w:marLeft w:val="0"/>
          <w:marRight w:val="0"/>
          <w:marTop w:val="0"/>
          <w:marBottom w:val="0"/>
          <w:divBdr>
            <w:top w:val="none" w:sz="0" w:space="0" w:color="auto"/>
            <w:left w:val="none" w:sz="0" w:space="0" w:color="auto"/>
            <w:bottom w:val="none" w:sz="0" w:space="0" w:color="auto"/>
            <w:right w:val="none" w:sz="0" w:space="0" w:color="auto"/>
          </w:divBdr>
          <w:divsChild>
            <w:div w:id="1781336566">
              <w:marLeft w:val="0"/>
              <w:marRight w:val="0"/>
              <w:marTop w:val="0"/>
              <w:marBottom w:val="0"/>
              <w:divBdr>
                <w:top w:val="none" w:sz="0" w:space="0" w:color="auto"/>
                <w:left w:val="none" w:sz="0" w:space="0" w:color="auto"/>
                <w:bottom w:val="none" w:sz="0" w:space="0" w:color="auto"/>
                <w:right w:val="none" w:sz="0" w:space="0" w:color="auto"/>
              </w:divBdr>
              <w:divsChild>
                <w:div w:id="94091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75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57C8-51CE-A441-A2D6-87A731B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1</Pages>
  <Words>29863</Words>
  <Characters>170222</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ong</dc:creator>
  <cp:keywords/>
  <dc:description/>
  <cp:lastModifiedBy>Matthew Edwards</cp:lastModifiedBy>
  <cp:revision>2</cp:revision>
  <cp:lastPrinted>2023-08-31T20:35:00Z</cp:lastPrinted>
  <dcterms:created xsi:type="dcterms:W3CDTF">2024-01-08T00:36:00Z</dcterms:created>
  <dcterms:modified xsi:type="dcterms:W3CDTF">2024-01-08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47+f012a348a"&gt;&lt;session id="if5hf7GI"/&gt;&lt;style id="http://www.zotero.org/styles/ecology" hasBibliography="1" bibliographyStyleHasBeenSet="1"/&gt;&lt;prefs&gt;&lt;pref name="fieldType" value="Field"/&gt;&lt;/prefs&gt;&lt;/data&gt;</vt:lpwstr>
  </property>
</Properties>
</file>